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VoCS)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1BB39E36"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del w:id="0" w:author="Christine Nussbaum" w:date="2025-01-13T11:35:00Z">
        <w:r w:rsidRPr="001F0EC4" w:rsidDel="00D17C73">
          <w:rPr>
            <w:rFonts w:cstheme="minorHAnsi"/>
            <w:lang w:val="en"/>
          </w:rPr>
          <w:delText xml:space="preserve">We </w:delText>
        </w:r>
        <w:r w:rsidR="002E4F0D" w:rsidRPr="001F0EC4" w:rsidDel="00D17C73">
          <w:rPr>
            <w:rFonts w:cstheme="minorHAnsi"/>
            <w:lang w:val="en"/>
          </w:rPr>
          <w:delText>suggest</w:delText>
        </w:r>
        <w:r w:rsidRPr="001F0EC4" w:rsidDel="00D17C73">
          <w:rPr>
            <w:rFonts w:cstheme="minorHAnsi"/>
            <w:lang w:val="en"/>
          </w:rPr>
          <w:delText xml:space="preserve"> </w:delText>
        </w:r>
      </w:del>
      <w:r w:rsidR="00D17C73">
        <w:rPr>
          <w:rFonts w:cstheme="minorHAnsi"/>
          <w:lang w:val="en"/>
        </w:rPr>
        <w:t>T</w:t>
      </w:r>
      <w:r w:rsidRPr="001F0EC4">
        <w:rPr>
          <w:rFonts w:cstheme="minorHAnsi"/>
          <w:lang w:val="en"/>
        </w:rPr>
        <w:t xml:space="preserve">his is due to (a) conceptual underspecification,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5395DD9E" w:rsidR="003A2E81" w:rsidRDefault="00DD0BC8" w:rsidP="00543E14">
      <w:pPr>
        <w:spacing w:line="480" w:lineRule="auto"/>
        <w:jc w:val="both"/>
        <w:rPr>
          <w:lang w:val="en-US"/>
        </w:rPr>
      </w:pPr>
      <w:commentRangeStart w:id="1"/>
      <w:r w:rsidRPr="001F0EC4">
        <w:rPr>
          <w:lang w:val="en-US"/>
        </w:rPr>
        <w:t>Naturalness</w:t>
      </w:r>
      <w:commentRangeEnd w:id="1"/>
      <w:r w:rsidR="007E2D94">
        <w:rPr>
          <w:rStyle w:val="Kommentarzeichen"/>
        </w:rPr>
        <w:commentReference w:id="1"/>
      </w:r>
      <w:r w:rsidRPr="001F0EC4">
        <w:rPr>
          <w:lang w:val="en-US"/>
        </w:rPr>
        <w:t xml:space="preserve">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Sb23DoW4iLCJQcm90ZWN0ZWQiOmZhbHNlLCJTZXgiOjIsIkNyZWF0ZWRCeSI6Il9DaHJpc3RpbmUgTnVzc2JhdW0iLCJDcmVhdGVkT24iOiIyMDI0LTEwLTI0VDE3OjQ5OjU2IiwiTW9kaWZpZWRCeSI6Il9DaHJpc3RpbmUgTnVzc2JhdW0iLCJJZCI6ImMwM2QyMzI2LTRkNzEtNGZhNy04ODA1LWNkYWZjYTg4MTAxOCIsIk1vZGlmaWVkT24iOiIyMDI0LTEwLTI0VDE3OjQ5OjU2IiwiUHJvamVjdCI6eyIkaWQiOiI4IiwiJHR5cGUiOiJTd2lzc0FjYWRlbWljLkNpdGF2aS5Qcm9qZWN0LCBTd2lzc0FjYWRlbWljLkNpdGF2aSJ9fSx7IiRpZCI6IjkiLCIkdHlwZSI6IlN3aXNzQWNhZGVtaWMuQ2l0YXZpLlBlcnNvbiwgU3dpc3NBY2FkZW1pYy5DaXRhdmkiLCJGaXJzdE5hbWUiOiJMdWlzIiwiTGFzdE5hbWUiOiJTw6FuY2hlei1TaWxlcyIsIk1pZGRsZU5hbWUiOiJNYW51ZWwiLCJQcm90ZWN0ZWQiOmZhbHNlLCJTZXgiOjIsIkNyZWF0ZWRCeSI6Il9DaHJpc3RpbmUgTnVzc2JhdW0iLCJDcmVhdGVkT24iOiIyMDI0LTEwLTI0VDE3OjQ5OjU2IiwiTW9kaWZpZWRCeSI6Il9DaHJpc3RpbmUgTnVzc2JhdW0iLCJJZCI6ImFiYzc0ZDdkLTRmNzYtNGM1Zi04NGYwLTQyODliYTgyNWY2MSIsIk1vZGlmaWVkT24iOiIyMDI0LTEwLTI0VDE3OjQ5OjU2IiwiUHJvamVjdCI6eyIkcmVmIjoiOCJ9fSx7IiRpZCI6IjEwIiwiJHR5cGUiOiJTd2lzc0FjYWRlbWljLkNpdGF2aS5QZXJzb24sIFN3aXNzQWNhZGVtaWMuQ2l0YXZpIiwiRmlyc3ROYW1lIjoiTWljaGFlbCIsIkxhc3ROYW1lIjoiU2llZ3Jpc3QiLCJQcm90ZWN0ZWQiOmZhbHNlLCJTZXgiOjIsIkNyZWF0ZWRCeSI6Il9DaHJpc3RpbmUgTnVzc2JhdW0iLCJDcmVhdGVkT24iOiIyMDI0LTEwLTI0VDE3OjQ5OjU2IiwiTW9kaWZpZWRCeSI6Il9DaHJpc3RpbmUgTnVzc2JhdW0iLCJJZCI6ImQ0YjgyNGY2LTBhYzUtNGNlNS05MTNmLWE2NTUxNTQ3YWI4MCIsIk1vZGlmaWVkT24iOiIyMDI0LTEwLTI0VDE3OjQ5OjU2IiwiUHJvamVjdCI6eyIkcmVmIjoiOCJ9fV0sIkNpdGF0aW9uS2V5VXBkYXRlVHlwZSI6MCwiQ29sbGFib3JhdG9ycyI6W10sIkRvaSI6IjEwLjEwMTYvai50aWZzLjIwMTcuMDY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4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Q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4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3RpbmUgTnVzc2JhdW0iLCJJZCI6ImU4ZWExM2E4LTNkZDgtNDFiZS05NDNkLTE3YTVhYTdhMDBlNSIsIk1vZGlmaWVkT24iOiIyMDI1LTAxLTE1VDEwOjAzOjIxIiwiUHJvamVjdCI6eyIkcmVmIjoiOCJ9fSwiVXNlTnVtYmVyaW5nVHlwZU9mUGFyZW50RG9jdW1lbnQiOmZhbHNlfSx7IiRpZCI6IjE1IiwiJHR5cGUiOiJTd2lzc0FjYWRlbWljLkNpdGF2aS5DaXRhdGlvbnMuV29yZFBsYWNlaG9sZGVyRW50cnksIFN3aXNzQWNhZGVtaWMuQ2l0YXZpIiwiSWQiOiJjZWIzMjgxOS1jZDVmLTQ0OTItYTE0NS1hY2U4YzQ1ZmIxMWYiLCJSYW5nZVN0YXJ0IjoyLCJSZWZlcmVuY2VJZCI6IjNkYzI4Y2JmLTNlNTYtNDk2Yi04ZjBiLTVkMDYyZGM2M2Vm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cmlhbiIsIkxhc3ROYW1lIjoiTWVpZXIiLCJNaWRkbGVOYW1lIjoiUC4iLCJQcm90ZWN0ZWQiOmZhbHNlLCJTZXgiOjIsIkNyZWF0ZWRCeSI6Il9DaHJpc3RpbmUgTnVzc2JhdW0iLCJDcmVhdGVkT24iOiIyMDI0LTEwLTI0VDE3OjU3OjA5IiwiTW9kaWZpZWRCeSI6Il9DaHJpc3RpbmUgTnVzc2JhdW0iLCJJZCI6IjIzN2E0ZTQwLWIyYWItNGY0OC04ZjcwLWVlMDg4OTNkOWM1ZSIsIk1vZGlmaWVkT24iOiIyMDI0LTEwLTI0VDE3OjU3OjA5IiwiUHJvamVjdCI6eyIkcmVmIjoiOCJ9fSx7IiRpZCI6IjIxIiwiJHR5cGUiOiJTd2lzc0FjYWRlbWljLkNpdGF2aS5QZXJzb24sIFN3aXNzQWNhZGVtaWMuQ2l0YXZpIiwiRmlyc3ROYW1lIjoiQW1hbmRhIiwiTGFzdE5hbWUiOiJEaWxsYXJkIiwiTWlkZGxlTmFtZSI6IkouIiwiUHJvdGVjdGVkIjpmYWxzZSwiU2V4IjoxLCJDcmVhdGVkQnkiOiJfQ2hyaXN0aW5lIE51c3NiYXVtIiwiQ3JlYXRlZE9uIjoiMjAyNC0xMC0yNFQxNzo1NzowOSIsIk1vZGlmaWVkQnkiOiJfQ2hyaXN0aW5lIE51c3NiYXVtIiwiSWQiOiIxOTcyMGZiMC0yOWU5LTRlYmMtYjYxNS00MTBmY2YyM2IyZTUiLCJNb2RpZmllZE9uIjoiMjAyNC0xMC0yNFQxNzo1NzowOSIsIlByb2plY3QiOnsiJHJlZiI6IjgifX0seyIkaWQiOiIyMiIsIiR0eXBlIjoiU3dpc3NBY2FkZW1pYy5DaXRhdmkuUGVyc29uLCBTd2lzc0FjYWRlbWljLkNpdGF2aSIsIkZpcnN0TmFtZSI6IkNvdXJ0bmV5IiwiTGFzdE5hbWUiOiJMYXBwYXMiLCJNaWRkbGVOYW1lIjoiTS4iLCJQcm90ZWN0ZWQiOmZhbHNlLCJTZXgiOjEsIkNyZWF0ZWRCeSI6Il9DaHJpc3RpbmUgTnVzc2JhdW0iLCJDcmVhdGVkT24iOiIyMDI0LTEwLTI0VDE3OjU3OjA5IiwiTW9kaWZpZWRCeSI6Il9DaHJpc3RpbmUgTnVzc2JhdW0iLCJJZCI6IjQyYzhmYTMxLTcwNWMtNDEyYS05M2M4LThmMDVlNDJlMmRiZSIsIk1vZGlmaWVkT24iOiIyMDI0LTEwLTI0VDE3OjU3OjA5IiwiUHJvamVjdCI6eyIkcmVmIjoiOCJ9fV0sIkNpdGF0aW9uS2V5VXBkYXRlVHlwZSI6MCwiQ29sbGFib3JhdG9ycyI6W10sIkRvaSI6IjEwLjExMTEvc3BjMy4xMjQ5N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c3BjMy4xMjQ5NCIsIlVyaVN0cmluZyI6Imh0dHBzOi8vZG9pLm9yZy8xMC4xMTExL3NwYzMuMTI0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Tc6MDkiLCJNb2RpZmllZEJ5IjoiX0NocmlzdGluZSBOdXNzYmF1bSIsIklkIjoiOTY4NDQ2OGMtNjA2MS00ZTM4LTgzNDAtMzBhMzcwZDJiOGNkIiwiTW9kaWZpZWRPbiI6IjIwMjQtMTAtMjRUMTc6NTc6MDkiLCJQcm9qZWN0Ijp7IiRyZWYiOiI4In19XSwiTnVtYmVyIjoiOCIsIk51bWJlck9mVm9sdW1lcyI6ImUxMjQ5NCIsIk9yZ2FuaXphdGlvbnMiOltdLCJPdGhlcnNJbnZvbHZlZCI6W10sIlBlcmlvZGljYWwiOnsiJGlkIjoiMjYiLCIkdHlwZSI6IlN3aXNzQWNhZGVtaWMuQ2l0YXZpLlBlcmlvZGljYWwsIFN3aXNzQWNhZGVtaWMuQ2l0YXZpIiwiRWlzc24iOiIxNzUxLTkwMDQiLCJJc3NuIjoiMTc1MS05MDA0IiwiTmFtZSI6IlNvY2lhbCBhbmQgUGVyc29uYWxpdHkgUHN5Y2hvbG9neSBDb21wYXNzIiwiUGFnaW5hdGlvbiI6MCwiUHJvdGVjdGVkIjpmYWxzZSwiU3RhbmRhcmRBYmJyZXZpYXRpb24iOiJTb2NpYWwgJiBQZXJzb25hbGl0eSBQc3ljaCIsIkNyZWF0ZWRCeSI6Il9DaHJpc3RpbmUgTnVzc2JhdW0iLCJDcmVhdGVkT24iOiIyMDI0LTEwLTI0VDE3OjU3OjA5IiwiTW9kaWZpZWRCeSI6Il9DaHJpc3RpbmUgTnVzc2JhdW0iLCJJZCI6IjZjMzM0MGFiLTNhM2ItNGFiMS1hYTg4LTAwYTNiMmM1N2E1MyIsIk1vZGlmaWVkT24iOiIyMDI0LTEwLTI0VDE3OjU3OjA5IiwiUHJvamVjdCI6eyIkcmVmIjoiOCJ9fSwiUHVibGlzaGVycyI6W10sIlF1b3RhdGlvbnMiOltdLCJSYXRpbmciOjAsIlJlZmVyZW5jZVR5cGUiOiJKb3VybmFsQXJ0aWNsZSIsIlNob3J0VGl0bGUiOiJNZWllciwgRGlsbGFyZCBldCBhbC4gMjAxOSDigJMgTmF0dXJhbGx5IGJldHRlciIsIlNob3J0VGl0bGVVcGRhdGVUeXBlIjowLCJTb3VyY2VPZkJpYmxpb2dyYXBoaWNJbmZvcm1hdGlvbiI6IkNyb3NzUmVmIiwiU3RhdGljSWRzIjpbIjBmOGIxNzg2LTA4ZDAtNDE5Ni1hMTgyLTMwNGZmMTQ0ODc5NCJdLCJUYWJsZU9mQ29udGVudHNDb21wbGV4aXR5IjowLCJUYWJsZU9mQ29udGVudHNTb3VyY2VUZXh0Rm9ybWF0IjowLCJUYXNrcyI6W10sIlRpdGxlIjoiTmF0dXJhbGx5IGJldHRlcj8gQSByZXZpZXcgb2YgdGhlIG5hdHVyYWzigJBpc+KAkGJldHRlciBiaWFzIiwiVHJhbnNsYXRvcnMiOltdLCJWb2x1bWUiOiIxMyIsIlllYXIiOiIyMDE5IiwiWWVhclJlc29sdmVkIjoiMjAxOSIsIkNyZWF0ZWRCeSI6Il9DaHJpc3RpbmUgTnVzc2JhdW0iLCJDcmVhdGVkT24iOiIyMDI0LTEwLTI0VDE3OjU3OjA5IiwiTW9kaWZpZWRCeSI6Il9DaHJpc3RpbmUgTnVzc2JhdW0iLCJJZCI6IjNkYzI4Y2JmLTNlNTYtNDk2Yi04ZjBiLTVkMDYyZGM2M2VmNiIsIk1vZGlmaWVkT24iOiIyMDI1LTAxLTE1VDEwOjAzOjIxIiwiUHJvamVjdCI6eyIkcmVmIjoiOCJ9fSwiVXNlTnVtYmVyaW5nVHlwZU9mUGFyZW50RG9jdW1lbnQiOmZhbHNlfSx7IiRpZCI6IjI3IiwiJHR5cGUiOiJTd2lzc0FjYWRlbWljLkNpdGF2aS5DaXRhdGlvbnMuV29yZFBsYWNlaG9sZGVyRW50cnksIFN3aXNzQWNhZGVtaWMuQ2l0YXZpIiwiSWQiOiI1NDk2ZDZhZS05YTA4LTRiMjYtYmZhOS1mMGQ3N2U1NmVmYzYiLCJSYW5nZVN0YXJ0IjoyLCJSYW5nZUxlbmd0aCI6MywiUmVmZXJlbmNlSWQiOiJjODUwOWY4NC1mY2E4LTQyNWItOWI4MS0xY2Y4ZTNkZmIzNjg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OCJ9fSx7IiRpZCI6IjMz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gifX0seyIkaWQiOiIzNC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gifX0seyIkaWQiOiIzNS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4In19LHsiJGlkIjoiMzY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gifX1d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g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Qz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g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dGluZSBOdXNzYmF1bSIsIklkIjoiYzg1MDlmODQtZmNhOC00MjViLTliODEtMWNmOGUzZGZiMzY4IiwiTW9kaWZpZWRPbiI6IjIwMjUtMDEtMTVUMTA6MDM6MjEiLCJQcm9qZWN0Ijp7IiRyZWYiOiI4In19LCJVc2VOdW1iZXJpbmdUeXBlT2ZQYXJlbnREb2N1bWVudCI6ZmFsc2V9XSwiRm9ybWF0dGVkVGV4dCI6eyIkaWQiOiI0NCIsIkNvdW50IjoxLCJUZXh0VW5pdHMiOlt7IiRpZCI6IjQ1IiwiRm9udFN0eWxlIjp7IiRpZCI6IjQ2IiwiTmV1dHJhbCI6dHJ1ZX0sIlJlYWRpbmdPcmRlciI6MSwiVGV4dCI6Ilsx4oCTM10ifV19LCJUYWciOiJDaXRhdmlQbGFjZWhvbGRlciM3YjA2ZjJjZC0wZDZhLTQyM2UtOWY3OS0xYTQ5MThhYWUyODEiLCJUZXh0IjoiWzHigJMzXSIsIldBSVZlcnNpb24iOiI2LjE3LjAuMCJ9}</w:instrText>
          </w:r>
          <w:r w:rsidR="00543E14" w:rsidRPr="001F0EC4">
            <w:rPr>
              <w:lang w:val="en-US"/>
            </w:rPr>
            <w:fldChar w:fldCharType="separate"/>
          </w:r>
          <w:r w:rsidR="00543E14" w:rsidRPr="001F0EC4">
            <w:rPr>
              <w:lang w:val="en-US"/>
            </w:rPr>
            <w:t>[1–3]</w:t>
          </w:r>
          <w:r w:rsidR="00543E14" w:rsidRPr="001F0EC4">
            <w:rPr>
              <w:lang w:val="en-US"/>
            </w:rPr>
            <w:fldChar w:fldCharType="end"/>
          </w:r>
        </w:sdtContent>
      </w:sdt>
      <w:r w:rsidR="00543E14" w:rsidRPr="001F0EC4">
        <w:rPr>
          <w:lang w:val="en-US"/>
        </w:rPr>
        <w:t xml:space="preserve">. </w:t>
      </w:r>
      <w:bookmarkStart w:id="2" w:name="_Hlk180690875"/>
      <w:r w:rsidRPr="001F0EC4">
        <w:rPr>
          <w:lang w:val="en-US"/>
        </w:rPr>
        <w:t xml:space="preserve">From a biological perspective, </w:t>
      </w:r>
      <w:r w:rsidR="00543E14">
        <w:rPr>
          <w:lang w:val="en-US"/>
        </w:rPr>
        <w:t xml:space="preserve">perceptions of </w:t>
      </w:r>
      <w:r w:rsidRPr="001F0EC4">
        <w:rPr>
          <w:lang w:val="en-US"/>
        </w:rPr>
        <w:t xml:space="preserve">naturalness may </w:t>
      </w:r>
      <w:del w:id="3" w:author="Drayton, Lindsey (ELS-HBE)" w:date="2024-11-27T12: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4" w:author="Drayton, Lindsey (ELS-HBE)" w:date="2024-11-27T12:19:00Z">
        <w:r w:rsidR="00543E14">
          <w:rPr>
            <w:lang w:val="en-US"/>
          </w:rPr>
          <w:t xml:space="preserve">be an </w:t>
        </w:r>
      </w:ins>
      <w:r w:rsidRPr="001F0EC4">
        <w:rPr>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2"/>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XSwiRm9ybWF0dGVkVGV4dCI6eyIkaWQiOiIxOCIsIkNvdW50IjoxLCJUZXh0VW5pdHMiOlt7IiRpZCI6IjE5IiwiRm9udFN0eWxlIjp7IiRpZCI6IjIwIiwiTmV1dHJhbCI6dHJ1ZX0sIlJlYWRpbmdPcmRlciI6MSwiVGV4dCI6Ils0XSJ9XX0sIlRhZyI6IkNpdGF2aVBsYWNlaG9sZGVyIzIzYzExODdhLTljZTEtNGE4My1hYThiLTRmYjM3ZWY3MmMyZiIsIlRleHQiOiJbNF0iLCJXQUlWZXJzaW9uIjoiNi4xNy4wLjAifQ==}</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S0wMS0xNVQxMDowMzoyMS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1LTAxLTE1VDEwOjAzOjIxIiwiUHJvamVjdCI6eyIkcmVmIjoiOCJ9fSwiVXNlTnVtYmVyaW5nVHlwZU9mUGFyZW50RG9jdW1lbnQiOmZhbHNlfV0sIkZvcm1hdHRlZFRleHQiOnsiJGlkIjoiMjMiLCJDb3VudCI6MSwiVGV4dFVuaXRzIjpbeyIkaWQiOiIyNCIsIkZvbnRTdHlsZSI6eyIkaWQiOiIyNSIsIk5ldXRyYWwiOnRydWV9LCJSZWFkaW5nT3JkZXIiOjEsIlRleHQiOiJbNSw2XSJ9XX0sIlRhZyI6IkNpdGF2aVBsYWNlaG9sZGVyI2RlODFmN2E3LTMxZGEtNGMzYi1hMjMwLTZlNzQxZjY4ZjQzMCIsIlRleHQiOiJbNSw2XSIsIldBSVZlcnNpb24iOiI2LjE3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IxOWMzMjUzLTljYWYtNGQwMy05MGRkLTkyYjFkMWM1MmY4ZCIsIlRleHQiOiJbN10iLCJXQUlWZXJzaW9uIjoiNi4xNy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C984EF7" w:rsidR="00AA2755" w:rsidRDefault="00C45C6C" w:rsidP="00543E14">
      <w:pPr>
        <w:spacing w:line="480" w:lineRule="auto"/>
        <w:jc w:val="both"/>
        <w:rPr>
          <w:lang w:val="en-US"/>
        </w:rPr>
      </w:pPr>
      <w:bookmarkStart w:id="5"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LHsiJGlkIjoiMjEiLCIkdHlwZSI6IlN3aXNzQWNhZGVtaWMuQ2l0YXZpLkNpdGF0aW9ucy5Xb3JkUGxhY2Vob2xkZXJFbnRyeSwgU3dpc3NBY2FkZW1pYy5DaXRhdmkiLCJJZCI6ImMwYzk1YWVhLTVmMjMtNDhlOS1hODJmLTMwMDZkMjRhNmIyOSIsIlJhbmdlU3RhcnQiOjIsIlJlZmVyZW5jZUlkIjoiNjgzNjQ2OGMtOWE0Ni00OTJiLTk4NmMtYzJiZTE5NWNlY2U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cmVmIjoiNyJ9XS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4In19XSwiT3JnYW5pemF0aW9ucyI6W10sIk90aGVyc0ludm9sdmVkIjpbXSwiUGFnZVJhbmdlIjoiPHNwPlxyXG4gIDxuPjEwNTI1Mzwvbj5cclxuICA8aW4+dHJ1ZTwvaW4+XHJcbiAgPG9zPjEwNTI1Mzwvb3M+XHJcbiAgPHBzPjEwNTI1MzwvcHM+XHJcbjwvc3A+XHJcbjxvcz4xMDUyNTM8L29zPiIsIlBlcmlvZGljYWwiOnsiJGlkIjoiMzI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3RpbmUgTnVzc2JhdW0iLCJJZCI6IjY4MzY0NjhjLTlhNDYtNDkyYi05ODZjLWMyYmUxOTVjZWNlOSIsIk1vZGlmaWVkT24iOiIyMDI1LTAxLTE1VDEwOjAzOjIxIiwiUHJvamVjdCI6eyIkcmVmIjoiOCJ9fSwiVXNlTnVtYmVyaW5nVHlwZU9mUGFyZW50RG9jdW1lbnQiOmZhbHNlfSx7IiRpZCI6IjMzIiwiJHR5cGUiOiJTd2lzc0FjYWRlbWljLkNpdGF2aS5DaXRhdGlvbnMuV29yZFBsYWNlaG9sZGVyRW50cnksIFN3aXNzQWNhZGVtaWMuQ2l0YXZpIiwiSWQiOiJkZTQzMTE5Yy0xNDQxLTQ3ZjQtYmIyNS1mN2U0Zjc1Yzc5ZWEiLCJSYW5nZVN0YXJ0IjoyLCJSYW5nZUxlbmd0aCI6NCwiUmVmZXJlbmNlSWQiOiJhZGU5NzUyMS0yNDJmLTRjNTktOWUzMS1jYjlmNDFiOWJmNGI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WmhvbmdxaW5nIiwiTGFzdE5hbWUiOiJKaWFuZyIsIlByb3RlY3RlZCI6ZmFsc2UsIlNleCI6MCwiQ3JlYXRlZEJ5IjoiX0NocmlzdGluZSBOdXNzYmF1bSIsIkNyZWF0ZWRPbiI6IjIwMjQtMTAtMjVUMTA6NDI6MDQiLCJNb2RpZmllZEJ5IjoiX0NocmlzdGluZSBOdXNzYmF1bSIsIklkIjoiMTY3MDc0MDQtNGZhOC00YmFlLWFkYWMtZTJmZGVmN2Y4ODgxIiwiTW9kaWZpZWRPbiI6IjIwMjQtMTAtMjVUMTA6NDI6MDQiLCJQcm9qZWN0Ijp7IiRyZWYiOiI4In19LHsiJGlkIjoiMzkiLCIkdHlwZSI6IlN3aXNzQWNhZGVtaWMuQ2l0YXZpLlBlcnNvbiwgU3dpc3NBY2FkZW1pYy5DaXRhdmkiLCJGaXJzdE5hbWUiOiJEb25nIiwiTGFzdE5hbWUiOiJMaSIsIlByb3RlY3RlZCI6ZmFsc2UsIlNleCI6MiwiQ3JlYXRlZEJ5IjoiX0NocmlzdGluZSBOdXNzYmF1bSIsIkNyZWF0ZWRPbiI6IjIwMjQtMTAtMjVUMTA6NDI6MDQiLCJNb2RpZmllZEJ5IjoiX0NocmlzdGluZSBOdXNzYmF1bSIsIklkIjoiZDE4Y2JhOWYtYzhhMC00NTQ1LWFkNzctODkxN2Q3ZTY1M2EyIiwiTW9kaWZpZWRPbiI6IjIwMjQtMTAtMjVUMTA6NDI6MDQiLCJQcm9qZWN0Ijp7IiRyZWYiOiI4In19LHsiJGlkIjoiNDAiLCIkdHlwZSI6IlN3aXNzQWNhZGVtaWMuQ2l0YXZpLlBlcnNvbiwgU3dpc3NBY2FkZW1pYy5DaXRhdmkiLCJGaXJzdE5hbWUiOiJaaGFvIiwiTGFzdE5hbWUiOiJMaSIsIlByb3RlY3RlZCI6ZmFsc2UsIlNleCI6MCwiQ3JlYXRlZEJ5IjoiX0NocmlzdGluZSBOdXNzYmF1bSIsIkNyZWF0ZWRPbiI6IjIwMjQtMTAtMjVUMTA6NDI6MDQiLCJNb2RpZmllZEJ5IjoiX0NocmlzdGluZSBOdXNzYmF1bSIsIklkIjoiOTYzYzQyOWYtYzRhMi00ZDFiLWJmOTgtNmVlNWRhZWU4Mzk3IiwiTW9kaWZpZWRPbiI6IjIwMjQtMTAtMjVUMTA6NDI6MDQiLCJQcm9qZWN0Ijp7IiRyZWYiOiI4In19LHsiJGlkIjoiNDEiLCIkdHlwZSI6IlN3aXNzQWNhZGVtaWMuQ2l0YXZpLlBlcnNvbiwgU3dpc3NBY2FkZW1pYy5DaXRhdmkiLCJGaXJzdE5hbWUiOiJZaSIsIkxhc3ROYW1lIjoiWWFuZyIsIlByb3RlY3RlZCI6ZmFsc2UsIlNleCI6MSwiQ3JlYXRlZEJ5IjoiX0NocmlzdGluZSBOdXNzYmF1bSIsIkNyZWF0ZWRPbiI6IjIwMjQtMTAtMjVUMTA6NDI6MDQiLCJNb2RpZmllZEJ5IjoiX0NocmlzdGluZSBOdXNzYmF1bSIsIklkIjoiMjVkZDlmZTUtODFhNS00ZDY5LThiZTQtYzdmZjBmZDQyNDVhIiwiTW9kaWZpZWRPbiI6IjIwMjQtMTAtMjVUMTA6NDI6MDQiLCJQcm9qZWN0Ijp7IiRyZWYiOiI4In19LHsiJGlkIjoiNDIiLCIkdHlwZSI6IlN3aXNzQWNhZGVtaWMuQ2l0YXZpLlBlcnNvbiwgU3dpc3NBY2FkZW1pYy5DaXRhdmkiLCJGaXJzdE5hbWUiOiJZYW5ndGFvIiwiTGFzdE5hbWUiOiJMaXUiLCJQcm90ZWN0ZWQiOmZhbHNlLCJTZXgiOjAsIkNyZWF0ZWRCeSI6Il9DaHJpc3RpbmUgTnVzc2JhdW0iLCJDcmVhdGVkT24iOiIyMDI0LTEwLTI1VDEwOjQyOjA0IiwiTW9kaWZpZWRCeSI6Il9DaHJpc3RpbmUgTnVzc2JhdW0iLCJJZCI6ImNiZTg3MjQ1LTdmMjEtNDcyYS05ZDZjLTcyYWU5YmQwZWY3YyIsIk1vZGlmaWVkT24iOiIyMDI0LTEwLTI1VDEwOjQyOjA0IiwiUHJvamVjdCI6eyIkcmVmIjoiOCJ9fSx7IiRpZCI6IjQzIiwiJHR5cGUiOiJTd2lzc0FjYWRlbWljLkNpdGF2aS5QZXJzb24sIFN3aXNzQWNhZGVtaWMuQ2l0YXZpIiwiRmlyc3ROYW1lIjoiWGluIiwiTGFzdE5hbWUiOiJZdWUiLCJQcm90ZWN0ZWQiOmZhbHNlLCJTZXgiOjAsIkNyZWF0ZWRCeSI6Il9DaHJpc3RpbmUgTnVzc2JhdW0iLCJDcmVhdGVkT24iOiIyMDI0LTEwLTI1VDEwOjQyOjA0IiwiTW9kaWZpZWRCeSI6Il9DaHJpc3RpbmUgTnVzc2JhdW0iLCJJZCI6IjE5OGI5NTg2LTNlZjItNDY0MS04YTE0LTI0MWJhYTBkMWZlZiIsIk1vZGlmaWVkT24iOiIyMDI0LTEwLTI1VDEwOjQyOjA0IiwiUHJvamVjdCI6eyIkcmVmIjoiOCJ9fSx7IiRpZCI6IjQ0IiwiJHR5cGUiOiJTd2lzc0FjYWRlbWljLkNpdGF2aS5QZXJzb24sIFN3aXNzQWNhZGVtaWMuQ2l0YXZpIiwiRmlyc3ROYW1lIjoiUWkiLCJMYXN0TmFtZSI6Ild1IiwiUHJvdGVjdGVkIjpmYWxzZSwiU2V4IjowLCJDcmVhdGVkQnkiOiJfQ2hyaXN0aW5lIE51c3NiYXVtIiwiQ3JlYXRlZE9uIjoiMjAyNC0xMC0yNVQxMDo0MjowNCIsIk1vZGlmaWVkQnkiOiJfQ2hyaXN0aW5lIE51c3NiYXVtIiwiSWQiOiI3ZTMzZGI3Yi1hNDEyLTRmZjktOGZjYi0zMmViYmNlY2UwMDciLCJNb2RpZmllZE9uIjoiMjAyNC0xMC0yNVQxMDo0MjowNCIsIlByb2plY3QiOnsiJHJlZiI6IjgifX0seyIkaWQiOiI0NSIsIiR0eXBlIjoiU3dpc3NBY2FkZW1pYy5DaXRhdmkuUGVyc29uLCBTd2lzc0FjYWRlbWljLkNpdGF2aSIsIkZpcnN0TmFtZSI6IkhvbmciLCJMYXN0TmFtZSI6IllhbmciLCJQcm90ZWN0ZWQiOmZhbHNlLCJTZXgiOjAsIkNyZWF0ZWRCeSI6Il9DaHJpc3RpbmUgTnVzc2JhdW0iLCJDcmVhdGVkT24iOiIyMDI0LTEwLTI1VDEwOjQyOjA0IiwiTW9kaWZpZWRCeSI6Il9DaHJpc3RpbmUgTnVzc2JhdW0iLCJJZCI6IjE1OGY2MTU4LTVjOTQtNDkxNS1hYjllLTVkNTcwMTJlY2NjNyIsIk1vZGlmaWVkT24iOiIyMDI0LTEwLTI1VDEwOjQyOjA0IiwiUHJvamVjdCI6eyIkcmVmIjoiOCJ9fSx7IiRpZCI6IjQ2IiwiJHR5cGUiOiJTd2lzc0FjYWRlbWljLkNpdGF2aS5QZXJzb24sIFN3aXNzQWNhZGVtaWMuQ2l0YXZpIiwiRmlyc3ROYW1lIjoiWGlhb2xpbiIsIkxhc3ROYW1lIjoiQ3VpIiwiUHJvdGVjdGVkIjpmYWxzZSwiU2V4IjowLCJDcmVhdGVkQnkiOiJfQ2hyaXN0aW5lIE51c3NiYXVtIiwiQ3JlYXRlZE9uIjoiMjAyNC0xMC0yNVQxMDo0MjowNCIsIk1vZGlmaWVkQnkiOiJfQ2hyaXN0aW5lIE51c3NiYXVtIiwiSWQiOiIzMzM3MjEzYy1jYmY0LTQxMjEtOWRkYy1jZDg3ZTFjNzk2NTYiLCJNb2RpZmllZE9uIjoiMjAyNC0xMC0yNVQxMDo0MjowNCIsIlByb2plY3QiOnsiJHJlZiI6IjgifX0seyIkaWQiOiI0NyIsIiR0eXBlIjoiU3dpc3NBY2FkZW1pYy5DaXRhdmkuUGVyc29uLCBTd2lzc0FjYWRlbWljLkNpdGF2aSIsIkZpcnN0TmFtZSI6IlBlbmciLCJMYXN0TmFtZSI6Ilh1ZSIsIlByb3RlY3RlZCI6ZmFsc2UsIlNleCI6MCwiQ3JlYXRlZEJ5IjoiX0NocmlzdGluZSBOdXNzYmF1bSIsIkNyZWF0ZWRPbiI6IjIwMjQtMTAtMjVUMTA6NDI6MDQiLCJNb2RpZmllZEJ5IjoiX0NocmlzdGluZSBOdXNzYmF1bSIsIklkIjoiZGU0YzYwZmEtMDMxYy00NWQzLWIyMDMtNDI5MWFiOWJjY2VkIiwiTW9kaWZpZWRPbiI6IjIwMjQtMTAtMjVUMTA6NDI6MDQiLCJQcm9qZWN0Ijp7IiRyZWYiOiI4In19XSwiQ2l0YXRpb25LZXlVcGRhdGVUeXBlIjowLCJDb2xsYWJvcmF0b3JzIjpbXSwiRGF0ZTIiOiIwNC4wNy4yMDIzIiwiRG9pIjoiMTAuMTExMS9iam9wLjEyNjc1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3NDAxNjE2IiwiVXJpU3RyaW5nIjoiaHR0cDovL3d3dy5uY2JpLm5sbS5uaWguZ292L3B1Ym1lZC8zNzQwMTYx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Do0MjowNCIsIk1vZGlmaWVkQnkiOiJfQ2hyaXN0aW5lIE51c3NiYXVtIiwiSWQiOiJlNDcxM2NhOC03ZmRmLTQxMDgtYTA2Mi0wZTYzOTBjMTY1ZjUiLCJNb2RpZmllZE9uIjoiMjAyNC0xMC0yNVQxMDo0Mjow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MTEvYmpvcC4xMjY3NSIsIlVyaVN0cmluZyI6Imh0dHBzOi8vZG9pLm9yZy8xMC4xMTExL2Jqb3AuMTI2Nz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A6NDI6MDQiLCJNb2RpZmllZEJ5IjoiX0NocmlzdGluZSBOdXNzYmF1bSIsIklkIjoiMTJhNzM3NTUtZjczYi00MTNmLWI5ZDEtOWZiMjRjMWY5MTk0IiwiTW9kaWZpZWRPbiI6IjIwMjQtMTAtMjVUMTA6NDI6MDQiLCJQcm9qZWN0Ijp7IiRyZWYiOiI4In19XSwiTnVtYmVyIjoiMSIsIk9yZ2FuaXphdGlvbnMiOltdLCJPdGhlcnNJbnZvbHZlZCI6W10sIlBhZ2VSYW5nZSI6IjxzcD5cclxuICA8bj4yMDwvbj5cclxuICA8aW4+dHJ1ZTwvaW4+XHJcbiAgPG9zPjIwPC9vcz5cclxuICA8cHM+MjA8L3BzPlxyXG48L3NwPlxyXG48ZXA+XHJcbiAgPG4+Mzk8L24+XHJcbiAgPGluPnRydWU8L2luPlxyXG4gIDxvcz4zOTwvb3M+XHJcbiAgPHBzPjM5PC9wcz5cclxuPC9lcD5cclxuPG9zPjIwLTM5PC9vcz4iLCJQZXJpb2RpY2FsIjp7IiRpZCI6IjU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QwMTYxNiIsIlF1b3RhdGlvbnMiOltdLCJSYXRpbmciOjAsIlJlZmVyZW5jZVR5cGUiOiJKb3VybmFsQXJ0aWNsZSIsIlNob3J0VGl0bGUiOiJKaWFuZywgTGkgZXQgYWwuIDIwMjQg4oCTIENvbXBhcmlzb24gb2YgZmFjZS1iYXNlZCBhbmQgdm9pY2UtYmFzZWQiLCJTaG9ydFRpdGxlVXBkYXRlVHlwZSI6MCwiU291cmNlT2ZCaWJsaW9ncmFwaGljSW5mb3JtYXRpb24iOiJQdWJNZWQiLCJTdGF0aWNJZHMiOlsiZGI1MGYwNzgtNjZjYi00YThlLWFkNzgtMzEyM2VhNjM0OGUyIl0sIlRhYmxlT2ZDb250ZW50c0NvbXBsZXhpdHkiOjAsIlRhYmxlT2ZDb250ZW50c1NvdXJjZVRleHRGb3JtYXQiOjAsIlRhc2tzIjpbXSwiVGl0bGUiOiJDb21wYXJpc29uIG9mIGZhY2UtYmFzZWQgYW5kIHZvaWNlLWJhc2VkIGZpcnN0IGltcHJlc3Npb25zIGluIGEgQ2hpbmVzZSBzYW1wbGUiLCJUcmFuc2xhdG9ycyI6W10sIlZvbHVtZSI6IjExNSIsIlllYXIiOiIyMDI0IiwiWWVhclJlc29sdmVkIjoiMjAyNCIsIkNyZWF0ZWRCeSI6Il9DaHJpc3RpbmUgTnVzc2JhdW0iLCJDcmVhdGVkT24iOiIyMDI0LTEwLTI1VDEwOjQyOjA0IiwiTW9kaWZpZWRCeSI6Il9DaHJpc3RpbmUgTnVzc2JhdW0iLCJJZCI6ImFkZTk3NTIxLTI0MmYtNGM1OS05ZTMxLWNiOWY0MWI5YmY0YiIsIk1vZGlmaWVkT24iOiIyMDI1LTAxLTE1VDEwOjAzOjIxIiwiUHJvamVjdCI6eyIkcmVmIjoiOCJ9fSwiVXNlTnVtYmVyaW5nVHlwZU9mUGFyZW50RG9jdW1lbnQiOmZhbHNlfV0sIkZvcm1hdHRlZFRleHQiOnsiJGlkIjoiNTUiLCJDb3VudCI6MSwiVGV4dFVuaXRzIjpbeyIkaWQiOiI1NiIsIkZvbnRTdHlsZSI6eyIkaWQiOiI1NyIsIk5ldXRyYWwiOnRydWV9LCJSZWFkaW5nT3JkZXIiOjEsIlRleHQiOiJbOOKAkzEwXSJ9XX0sIlRhZyI6IkNpdGF2aVBsYWNlaG9sZGVyI2JiYTdmZGU3LWU5ZTItNDA3MC04MzU5LWNkZjI3YTgyYTUxZSIsIlRleHQiOiJbOOKAkzEwXSIsIldBSVZlcnNpb24iOiI2LjE3LjAuMCJ9}</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5"/>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6"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IxIiwiQ291bnQiOjEsIlRleHRVbml0cyI6W3siJGlkIjoiMjIiLCJGb250U3R5bGUiOnsiJGlkIjoiMjMiLCJOZXV0cmFsIjp0cnVlfSwiUmVhZGluZ09yZGVyIjoxLCJUZXh0IjoiWzExXSJ9XX0sIlRhZyI6IkNpdGF2aVBsYWNlaG9sZGVyIzI3ZTFlYjBmLWNlYWYtNDc1NS1hYmY3LTg5NzYxYmQxZGRhOSIsIlRleHQiOiJbMTFdIiwiV0FJVmVyc2lvbiI6IjYuMTcuMC4wIn0=}</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7" w:name="_Hlk181811684"/>
      <w:bookmarkEnd w:id="6"/>
      <w:r w:rsidR="00193273" w:rsidRPr="001F0EC4">
        <w:rPr>
          <w:lang w:val="en-US"/>
        </w:rPr>
        <w:t xml:space="preserve"> </w:t>
      </w:r>
      <w:bookmarkStart w:id="8"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mEiLCJMYXN0TmFtZSI6IklsdmVzIiwiUHJvdGVjdGVkIjpmYWxzZSwiU2V4IjoxLCJDcmVhdGVkQnkiOiJfQ2hyaXN0aW5lIE51c3NiYXVtIiwiQ3JlYXRlZE9uIjoiMjAyMS0xMS0xN1QwOTo1NjoxMSIsIk1vZGlmaWVkQnkiOiJfQ2hyaXN0aW5lIE51c3NiYXVtIiwiSWQiOiIzMTg5ZDQzZC04ZDU5LTRhYzAtYmIzMC05MmUyNTQxNjA4N2QiLCJNb2RpZmllZE9uIjoiMjAyMS0xMS0xN1QwOTo1NjoxMSIsIlByb2plY3QiOnsiJGlkIjoiOCIsIiR0eXBlIjoiU3dpc3NBY2FkZW1pYy5DaXRhdmkuUHJvamVjdCwgU3dpc3NBY2FkZW1pYy5DaXRhdmkifX0seyIkaWQiOiI5IiwiJHR5cGUiOiJTd2lzc0FjYWRlbWljLkNpdGF2aS5QZXJzb24sIFN3aXNzQWNhZGVtaWMuQ2l0YXZpIiwiRmlyc3ROYW1lIjoiVmVpa2tvIiwiTGFzdE5hbWUiOiJTdXJha2thIiwiUHJvdGVjdGVkIjpmYWxzZSwiU2V4IjowLCJDcmVhdGVkQnkiOiJfQ2hyaXN0aW5lIE51c3NiYXVtIiwiQ3JlYXRlZE9uIjoiMjAyMS0xMS0xN1QwOTo1NjoxMSIsIk1vZGlmaWVkQnkiOiJfQ2hyaXN0aW5lIE51c3NiYXVtIiwiSWQiOiJlY2UyNWEwMi0zNTAyLTRhYzMtOWI5Ny0xNDBiNzJhZjc3ODMiLCJNb2RpZmllZE9uIjoiMjAyMS0xMS0xN1QwOTo1NjoxMSIsIlByb2plY3QiOnsiJHJlZiI6IjgifX1d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MTQ0OTI5WC4yMDEyLjcwMjI4NSIsIlVyaVN0cmluZyI6Imh0dHBzOi8vZG9pLm9yZy8xMC4xMDgwLzAxNDQ5MjlYLjIwMTIuNzAy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OC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z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4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NS0wMS0xNVQxMDowMzoyMSIsIlByb2plY3QiOnsiJHJlZiI6IjgifX0sIlVzZU51bWJlcmluZ1R5cGVPZlBhcmVudERvY3VtZW50IjpmYWxzZX0seyIkaWQiOiIxNC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LHsiJHJlZiI6IjkifSx7IiRpZCI6IjE5IiwiJHR5cGUiOiJTd2lzc0FjYWRlbWljLkNpdGF2aS5QZXJzb24sIFN3aXNzQWNhZGVtaWMuQ2l0YXZpIiwiRmlyc3ROYW1lIjoiVG9uaSIsIkxhc3ROYW1lIjoiVmFuaGFsYSIsIlByb3RlY3RlZCI6ZmFsc2UsIlNleCI6MCwiQ3JlYXRlZEJ5IjoiX0NocmlzdGluZSBOdXNzYmF1bSIsIkNyZWF0ZWRPbiI6IjIwMjItMDItMjNUMTU6NDE6MDciLCJNb2RpZmllZEJ5IjoiX0NocmlzdGluZSBOdXNzYmF1bSIsIklkIjoiZDU5YzM3ZWQtYmJjMi00ZWUxLTg0ZjUtYmZjOGEwMzY4Y2M3IiwiTW9kaWZpZWRPbiI6IjIwMjItMDItMjNUMTU6NDE6MD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OC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yOSIsIiR0eXBlIjoiU3dpc3NBY2FkZW1pYy5DaXRhdmkuUHVibGlzaGVyLCBTd2lzc0FjYWRlbWljLkNpdGF2aSIsIk5hbWUiOiJTcHJpbmdlciwgQmVybGluLCBIZWlkZWxiZXJnIiwiUHJvdGVjdGVkIjpmYWxzZSwiQ3JlYXRlZEJ5IjoiX0NocmlzdGluZSBOdXNzYmF1bSIsIkNyZWF0ZWRPbiI6IjIwMjItMDItMjNUMTU6NDE6MDciLCJNb2RpZmllZEJ5IjoiX0NocmlzdGluZSBOdXNzYmF1bSIsIklkIjoiYTI2N2MwMzktM2U5OS00MWExLTk4YzAtYzViN2YxZmYzZjlkIiwiTW9kaWZpZWRPbiI6IjIwMjItMDItMjNUMTU6NDE6MDciLCJQcm9qZWN0Ijp7IiRyZWYiOiI4In19XSwiUXVvdGF0aW9ucyI6W10sIlJhdGluZyI6MCwiUmVmZXJlbmNlVHlwZSI6IkNvbmZlcmVuY2VQcm9jZWVkaW5ncyIsIlNob3J0VGl0bGVVcGRhdGVUeXBlIjowLCJTb3VyY2VPZkJpYmxpb2dyYXBoaWNJbmZvcm1hdGlvbiI6IlJJUyIsIlNwZWNpZmljRmllbGQ3IjoiSW50ZXJuYXRpb25hbCBDb25mZXJlbmNlIG9uIEFmZmVjdGl2ZSBDb21wdXRpbmcgYW5kIEludGVsbGlnZW50IEludGVyYWN0aW9uIiwiU3RhdGljSWRzIjpbIjQwYjJkNTdmLWU3MTQtNGYzYS04ZDY0LWE3ZDgyMTM0YjA2MiJdLCJUYWJsZU9mQ29udGVudHNDb21wbGV4aXR5IjowLCJUYWJsZU9mQ29udGVudHNTb3VyY2VUZXh0Rm9ybWF0IjowLCJUYXNrcyI6W10sIlRyYW5zbGF0b3JzIjpbXSwiWWVhciI6IjIwMTEiLCJZZWFyUmVzb2x2ZWQiOiIyMDExIiwiQ3JlYXRlZEJ5IjoiX0NocmlzdGluZSBOdXNzYmF1bSIsIkNyZWF0ZWRPbiI6IjIwMjItMDItMjNUMTU6NDE6MDciLCJNb2RpZmllZEJ5IjoiX0NocmlzdGluZSBOdXNzYmF1bSIsIklkIjoiNmQ0MjljNTItYTRjNS00YTI1LTgxZGYtNGI0OWMwYjRlMmFkIiwiTW9kaWZpZWRPbiI6IjIwMjUtMDEtMTVUMTA6MDM6MjEiLCJQcm9qZWN0Ijp7IiRyZWYiOiI4In19LCJQdWJsaXNoZXJzIjpbXSwiUXVvdGF0aW9ucyI6W10sIlJhdGluZyI6MCwiUmVmZXJlbmNlVHlwZSI6IkNvbnRyaWJ1dGlvbiIsIlNob3J0VGl0bGUiOiJJbHZlcywgU3VyYWtrYSBldCBhbC4gMjAxMSDigJMgVGhlIEVmZmVjdHMgb2YgRW1vdGlvbmFsbHkgV29yZGVkIiwiU2hvcnRUaXRsZVVwZGF0ZVR5cGUiOjAsIlNvdXJjZU9mQmlibGlvZ3JhcGhpY0luZm9ybWF0aW9uIjoibGluay5zcHJpbmdlci5jb20iLCJTdGF0aWNJZHMiOlsiNGQzYzk4YTMtZWNmZC00ZTdhLTg3MjMtNTRhMDczNzRlOWZjIl0sIlRhYmxlT2ZDb250ZW50c0NvbXBsZXhpdHkiOjAsIlRhYmxlT2ZDb250ZW50c1NvdXJjZVRleHRGb3JtYXQiOjAsIlRhc2tzIjpbXSwiVGl0bGUiOiJUaGUgRWZmZWN0cyBvZiBFbW90aW9uYWxseSBXb3JkZWQgU3ludGhlc2l6ZWQgU3BlZWNoIG9uIHRoZSBSYXRpbmdzIG9mIEVtb3Rpb25zIGFuZCBWb2ljZSBRdWFsaXR5IiwiVHJhbnNsYXRvcnMiOltdLCJZZWFyUmVzb2x2ZWQiOiIyMDExIiwiQ3JlYXRlZEJ5IjoiX0NocmlzdGluZSBOdXNzYmF1bSIsIkNyZWF0ZWRPbiI6IjIwMjItMDItMjNUMTU6NDE6MDciLCJNb2RpZmllZEJ5IjoiX0NocmlzdGluZSBOdXNzYmF1bSIsIklkIjoiYzg2ZmRhNDEtZmVkOC00ODJlLWI5NjQtZDAxMmU5MjBhMTE0IiwiTW9kaWZpZWRPbiI6IjIwMjUtMDEtMTVUMTA6MDM6MjEiLCJQcm9qZWN0Ijp7IiRyZWYiOiI4In19LCJVc2VOdW1iZXJpbmdUeXBlT2ZQYXJlbnREb2N1bWVudCI6ZmFsc2V9XSwiRm9ybWF0dGVkVGV4dCI6eyIkaWQiOiIzMCIsIkNvdW50IjoxLCJUZXh0VW5pdHMiOlt7IiRpZCI6IjMxIiwiRm9udFN0eWxlIjp7IiRpZCI6IjMyIiwiTmV1dHJhbCI6dHJ1ZX0sIlJlYWRpbmdPcmRlciI6MSwiVGV4dCI6IlsxMiwxM10ifV19LCJUYWciOiJDaXRhdmlQbGFjZWhvbGRlciMwZWM2OTRhMS1hNGVmLTRhMGItYTcxNC1mMmNhNzkwYjg0Y2EiLCJUZXh0IjoiWzEyLDEzXSIsIldBSVZlcnNpb24iOiI2LjE3LjAuMCJ9}</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jhkMTExMTAtYWE2My00ZGUwLThkYmItZWM4MDI5OTU2NTE2IiwiVGV4dCI6IlsxNF0iLCJXQUlWZXJzaW9uIjoiNi4xNy4wLjAifQ==}</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aWQiOiI4IiwiJHR5cGUiOiJTd2lzc0FjYWRlbWljLkNpdGF2aS5Qcm9qZWN0LCBTd2lzc0FjYWRlbWljLkNpdGF2aSJ9fSx7IiRpZCI6IjkiLCIkdHlwZSI6IlN3aXNzQWNhZGVtaWMuQ2l0YXZpLlBlcnNvbiwgU3dpc3NBY2FkZW1pYy5DaXRhdmkiLCJGaXJzdE5hbWUiOiJFcmlrYSIsIkxhc3ROYW1lIjoiTGV2eSIsIk1pZGRsZU5hbWUiOiJTLiIsIlByb3RlY3RlZCI6ZmFsc2UsIlNleCI6MSwiQ3JlYXRlZEJ5IjoiX0NocmlzdGluZSBOdXNzYmF1bSIsIkNyZWF0ZWRPbiI6IjIwMjQtMTEtMTJUMjA6MTA6MTEiLCJNb2RpZmllZEJ5IjoiX0NocmlzdGluZSBOdXNzYmF1bSIsIklkIjoiMmExMzQ0YzItMjU4Zi00ODE4LWJiOGQtMzcxYWQ3ODBjM2IzIiwiTW9kaWZpZWRPbiI6IjIwMjQtMTEtMTJUMjA6MTA6MTEiLCJQcm9qZWN0Ijp7IiRyZWYiOiI4In19XS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KUFJMUy5TMTY4MDkwIiwiVXJpU3RyaW5nIjoiaHR0cHM6Ly9kb2kub3JnLzEwLjIxNDcvSlBSTFMuUzE2ODA5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g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z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g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S0wMS0xNVQxMDowMzoyMSIsIlByb2plY3QiOnsiJHJlZiI6IjgifX0sIlVzZU51bWJlcmluZ1R5cGVPZlBhcmVudERvY3VtZW50IjpmYWxzZX0seyIkaWQiOiIxNCIsIiR0eXBlIjoiU3dpc3NBY2FkZW1pYy5DaXRhdmkuQ2l0YXRpb25zLldvcmRQbGFjZWhvbGRlckVudHJ5LCBTd2lzc0FjYWRlbWljLkNpdGF2aSIsIklkIjoiZTYxOGMyMzgtNDIwYS00ZGEwLThjNmQtMGE4YTIyY2VmM2MyIiwiUmFuZ2VTdGFydCI6MywiUmVmZXJlbmNlSWQiOiIyMjc3OTc0Yy1iNzcxLTRiNjctYjVmMS1lODk0MDhlMGQ4ZTU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dLCJDaXRhdGlvbktleVVwZGF0ZVR5cGUiOjAsIkNvbGxhYm9yYXRvcnMiOltdLCJEb2kiOiIxMC40MTM1Lzk3ODE0ODMzODA4MTAiLCJFZGl0b3JzIjpbeyIkaWQiOiIxOS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yZWYiOiI4In19LHsiJGlkIjoiMjA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OCJ9fV0sIkV2YWx1YXRpb25Db21wbGV4aXR5IjowLCJFdmFsdWF0aW9uU291cmNlVGV4dEZvcm1hdCI6MCwiR3JvdXBzIjpbXSwiSGFzTGFiZWwxIjpmYWxzZSwiSGFzTGFiZWwyIjpmYWxzZSwiSXNibiI6Ijk3ODE0ODMzODA4Mz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0MTM1Lzk3ODE0ODMzODA4MTAiLCJVcmlTdHJpbmciOiJodHRwczovL2RvaS5vcmcvMTAuNDEzNS85NzgxNDgzMzgwOD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OCJ9fV0sIk9yZ2FuaXphdGlvbnMiOltdLCJPdGhlcnNJbnZvbHZlZCI6W10sIlBsYWNlT2ZQdWJsaWNhdGlvbiI6IjI0NTUgVGVsbGVyIFJvYWQswqBUaG91c2FuZCBPYWtzLMKgQ2FsaWZvcm5pYcKgOTEzMjAiLCJQdWJsaXNoZXJzIjpbeyIkaWQiOiIyN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4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UtMDEtMTVUMTA6MDM6MjEiLCJQcm9qZWN0Ijp7IiRyZWYiOiI4In19LCJVc2VOdW1iZXJpbmdUeXBlT2ZQYXJlbnREb2N1bWVudCI6ZmFsc2V9LHsiJGlkIjoiMjUiLCIkdHlwZSI6IlN3aXNzQWNhZGVtaWMuQ2l0YXZpLkNpdGF0aW9ucy5Xb3JkUGxhY2Vob2xkZXJFbnRyeSwgU3dpc3NBY2FkZW1pYy5DaXRhdmkiLCJJZCI6IjFkNjc2ZTAyLTE0YmYtNDJiZi1hNGY2LWRlNzE0MzJlMzViMiIsIlJhbmdlU3RhcnQiOjMsIlJhbmdlTGVuZ3RoIjo0LCJSZWZlcmVuY2VJZCI6ImZiYWU3ZjZiLTFmMjQtNDQ3NC1hOWM2LWIzYmQxMWZiMzIzYy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0seyIkaWQiOiIzM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zI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k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NDAiLCJDb3VudCI6MSwiVGV4dFVuaXRzIjpbeyIkaWQiOiI0MSIsIkZvbnRTdHlsZSI6eyIkaWQiOiI0MiIsIk5ldXRyYWwiOnRydWV9LCJSZWFkaW5nT3JkZXIiOjEsIlRleHQiOiJbMTXigJMxN10ifV19LCJUYWciOiJDaXRhdmlQbGFjZWhvbGRlciMzNTYzY2MxYS04MmRmLTQ3YTUtODA3Zi0xMjlmYzdlNjdiYmMiLCJUZXh0IjoiWzE14oCTMTddIiwiV0FJVmVyc2lvbiI6IjYuMTcuMC4wIn0=}</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ThdIn1dfSwiVGFnIjoiQ2l0YXZpUGxhY2Vob2xkZXIjMjEwY2ZiOTctYmIzZS00MWI1LTllYWQtMzRmMDJiNGY0MDU1IiwiVGV4dCI6IlsxOF0iLCJXQUlWZXJzaW9uIjoiNi4xNy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Sx7IiRpZCI6IjIxIiwiJHR5cGUiOiJTd2lzc0FjYWRlbWljLkNpdGF2aS5DaXRhdGlvbnMuV29yZFBsYWNlaG9sZGVyRW50cnksIFN3aXNzQWNhZGVtaWMuQ2l0YXZpIiwiSWQiOiJlYzc3ZjgzMi05N2IwLTRkOWItYTUwZC1mZGRmNmFmZGU2MmIiLCJSYW5nZVN0YXJ0IjozLCJSZWZlcmVuY2VJZCI6ImVkZjlhYTVlLTAwYjAtNDg2NS1hN2VlLWE5YzZiZjk2NmM5Y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HJlZiI6IjgifX0seyIkaWQiOiIyNy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jg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I5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zMC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zE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M4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LHsiJGlkIjoiMzkiLCIkdHlwZSI6IlN3aXNzQWNhZGVtaWMuQ2l0YXZpLkNpdGF0aW9ucy5Xb3JkUGxhY2Vob2xkZXJFbnRyeSwgU3dpc3NBY2FkZW1pYy5DaXRhdmkiLCJJZCI6IjNjYmVkOWNhLWZhOTgtNDA4NS05YTI0LWJmYzRiODA5Yjc2NyIsIlJhbmdlU3RhcnQiOjMsIlJhbmdlTGVuZ3RoIjo0LCJSZWZlcmVuY2VJZCI6IjdkMTE3YjgzLTBhNDctNDRjNS1hYjg3LTM1NmQ0MzJlMmRjNy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HJlZiI6IjgifX0seyIkaWQiOiI0N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NDY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NDc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1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1dLCJGb3JtYXR0ZWRUZXh0Ijp7IiRpZCI6IjU1IiwiQ291bnQiOjEsIlRleHRVbml0cyI6W3siJGlkIjoiNTYiLCJGb250U3R5bGUiOnsiJGlkIjoiNTciLCJOZXV0cmFsIjp0cnVlfSwiUmVhZGluZ09yZGVyIjoxLCJUZXh0IjoiWzE44oCTMjBdIn1dfSwiVGFnIjoiQ2l0YXZpUGxhY2Vob2xkZXIjMDhhYzYxZGMtNzYxOC00NTU2LTk4Y2ItN2Y2ZmEwNTA1MzMzIiwiVGV4dCI6IlsxOOKAkzIwXSIsIldBSVZlcnNpb24iOiI2LjE3LjAuMCJ9}</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zMyZjY5NmItMjI1ZC00NWM3LThiNDktYmVlZDUxZTMzNGQ0IiwiVGV4dCI6IlsyMV0iLCJXQUlWZXJzaW9uIjoiNi4xNy4wLjAifQ==}</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0FABF54B"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aWQiOiI4IiwiJHR5cGUiOiJTd2lzc0FjYWRlbWljLkNpdGF2aS5Qcm9qZWN0LCBTd2lzc0FjYWRlbWljLkNpdGF2aSJ9fSx7IiRpZCI6IjkiLCIkdHlwZSI6IlN3aXNzQWNhZGVtaWMuQ2l0YXZpLlBlcnNvbiwgU3dpc3NBY2FkZW1pYy5DaXRhdmkiLCJGaXJzdE5hbWUiOiJKb25hdGhhbiIsIkxhc3ROYW1lIjoiU3RldWVyIiwiUHJvdGVjdGVkIjpmYWxzZSwiU2V4IjoyLCJDcmVhdGVkQnkiOiJfQ2hyaXN0aW5lIE51c3NiYXVtIiwiQ3JlYXRlZE9uIjoiMjAyMS0xMS0xN1QwOTozOTo1OCIsIk1vZGlmaWVkQnkiOiJfQ2hyaXN0aW5lIE51c3NiYXVtIiwiSWQiOiI5NWI2NGRkYS04ZWE3LTQ2ZDQtYmViNS05NDdkNDdiNTczMDAiLCJNb2RpZmllZE9uIjoiMjAyMS0xMS0xN1QwOTozOTo1OCIsIlByb2plY3QiOnsiJHJlZiI6IjgifX0seyIkaWQiOiIxMCIsIiR0eXBlIjoiU3dpc3NBY2FkZW1pYy5DaXRhdmkuUGVyc29uLCBTd2lzc0FjYWRlbWljLkNpdGF2aSIsIkZpcnN0TmFtZSI6IkVsbGVuIiwiTGFzdE5hbWUiOiJUYXViZXIiLCJNaWRkbGVOYW1lIjoiUi4iLCJQcm90ZWN0ZWQiOmZhbHNlLCJTZXgiOjEsIkNyZWF0ZWRCeSI6Il9DaHJpc3RpbmUgTnVzc2JhdW0iLCJDcmVhdGVkT24iOiIyMDIxLTExLTE3VDA5OjM5OjU4IiwiTW9kaWZpZWRCeSI6Il9DaHJpc3RpbmUgTnVzc2JhdW0iLCJJZCI6ImVkNWYzYTUzLWIzYTUtNDYwOS1iNTBkLWUzMTI2ZmE5ZTkwZSIsIk1vZGlmaWVkT24iOiIyMDIxLTExLTE3VDA5OjM5OjU4IiwiUHJvamVjdCI6eyIkcmVmIjoiOCJ9fV0sIkNpdGF0aW9uS2V5VXBkYXRlVHlwZSI6MCwiQ29sbGFib3JhdG9ycyI6W10sIkRvaSI6IjEwLjExNDUvMTkxNjY2LjE5MTc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TkxNjY2LjE5MTcwMyIsIlVyaVN0cmluZyI6Imh0dHBzOi8vZG9pLm9yZy8xMC4xMTQ1LzE5MTY2Ni4xOTE3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k6NTgiLCJNb2RpZmllZEJ5IjoiX0NocmlzdGluZSBOdXNzYmF1bSIsIklkIjoiYzljYTk1NjktYjcyMy00YjNiLTg3NWQtZjI4NzQxODM5ZjVhIiwiTW9kaWZpZWRPbiI6IjIwMjEtMTEtMTdUMDk6Mzk6NTgiLCJQcm9qZWN0Ijp7IiRyZWYiOiI4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ldyBZb3JrLCBOZXcgWW9yaywgVVNBIiwiUHVibGlzaGVycyI6W3siJGlkIjoiMTUiLCIkdHlwZSI6IlN3aXNzQWNhZGVtaWMuQ2l0YXZpLlB1Ymxpc2hlciwgU3dpc3NBY2FkZW1pYy5DaXRhdmkiLCJOYW1lIjoiQUNNIFByZXNzIiwiUHJvdGVjdGVkIjpmYWxzZSwiQ3JlYXRlZEJ5IjoiX0NocmlzdGluZSBOdXNzYmF1bSIsIkNyZWF0ZWRPbiI6IjIwMjEtMTEtMTdUMDk6Mzk6NTgiLCJNb2RpZmllZEJ5IjoiX0NocmlzdGluZSBOdXNzYmF1bSIsIklkIjoiYmU3N2Y5MWQtOTg1NC00ZDZkLWI2NmQtYjEyYWMxMGRjZTU2IiwiTW9kaWZpZWRPbiI6IjIwMjEtMTEtMTdUMDk6Mzk6NTgiLCJQcm9qZWN0Ijp7IiRyZWYiOiI4In19XSwiUXVvdGF0aW9ucyI6W10sIlJhdGluZyI6MCwiUmVmZXJlbmNlVHlwZSI6IkNvbmZlcmVuY2VQcm9jZWVkaW5ncyIsIlNob3J0VGl0bGUiOiJQcm9jZWVkaW5ncyBvZiB0aGUgU0lHQ0hJIGNvbmZlcmVuY2UgMTk5NCIsIlNob3J0VGl0bGVVcGRhdGVUeXBlIjowLCJTb3VyY2VPZkJpYmxpb2dyYXBoaWNJbmZvcm1hdGlvbiI6IlJJUyIsIlNwZWNpZmljRmllbGQxIjoiTmV3IFlvcmssIE5ldyBZb3JrLCBVU0EiLCJTdGF0aWNJZHMiOlsiYTA1NGFiYjEtMDBjYS00YzI5LWFhNjYtZjJlM2E5ZTlmODM4Il0sIlRhYmxlT2ZDb250ZW50c0NvbXBsZXhpdHkiOjAsIlRhYmxlT2ZDb250ZW50c1NvdXJjZVRleHRGb3JtYXQiOjAsIlRhc2tzIjpbXSwiVGl0bGUiOiJQcm9jZWVkaW5ncyBvZiB0aGUgU0lHQ0hJIGNvbmZlcmVuY2Ugb24gSHVtYW4gZmFjdG9ycyBpbiBjb21wdXRpbmcgc3lzdGVtcyBjZWxlYnJhdGluZyBpbnRlcmRlcGVuZGVuY2UgLSBDSEkgJzk0IiwiVHJhbnNsYXRvcnMiOltdLCJZZWFyIjoiMTk5NCIsIlllYXJSZXNvbHZlZCI6IjE5OTQiLCJDcmVhdGVkQnkiOiJfQ2hyaXN0aW5lIE51c3NiYXVtIiwiQ3JlYXRlZE9uIjoiMjAyMS0xMS0xN1QwOTozOTo1OCIsIk1vZGlmaWVkQnkiOiJfQ2hyaXN0aW5lIE51c3NiYXVtIiwiSWQiOiJhYzhkNTNiNy1jZWJhLTRjYzctODkyNC0zOTU0ZWY1YjA2MGMiLCJNb2RpZmllZE9uIjoiMjAyNS0wMS0xNVQxMDowMzoyMSIsIlByb2plY3QiOnsiJHJlZiI6IjgifX0sIlB1Ymxpc2hlcnMiOltdLCJRdW90YXRpb25zIjpbXSwiUmF0aW5nIjowLCJSZWZlcmVuY2VUeXBlIjoiQ29udHJpYnV0aW9uIiwiU2hvcnRUaXRsZSI6Ik5hc3MsIFN0ZXVlciBldCBhbC4gMTk5NCDigJMgQ29tcHV0ZXJzIGFyZSBzb2NpYWwgYWN0b3JzIiwiU2hvcnRUaXRsZVVwZGF0ZVR5cGUiOjAsIlNvdXJjZU9mQmlibGlvZ3JhcGhpY0luZm9ybWF0aW9uIjoiUklTIiwiU3RhdGljSWRzIjpbIjdjYTA0ODhkLWU0MTYtNDI2NC05NmJhLWQ0NWYxMTI1ZjBhYSJdLCJUYWJsZU9mQ29udGVudHNDb21wbGV4aXR5IjowLCJUYWJsZU9mQ29udGVudHNTb3VyY2VUZXh0Rm9ybWF0IjowLCJUYXNrcyI6W10sIlRpdGxlIjoiQ29tcHV0ZXJzIGFyZSBzb2NpYWwgYWN0b3JzIiwiVHJhbnNsYXRvcnMiOltdLCJZZWFyUmVzb2x2ZWQiOiIxOTk0IiwiQ3JlYXRlZEJ5IjoiX0NocmlzdGluZSBOdXNzYmF1bSIsIkNyZWF0ZWRPbiI6IjIwMjEtMTEtMTdUMDk6Mzk6NTgiLCJNb2RpZmllZEJ5IjoiX0NocmlzdGluZSBOdXNzYmF1bSIsIklkIjoiNTdhYWJjMzMtNmMxNy00MTVjLWE5YWYtNzcwOThjMjEzMzZhIiwiTW9kaWZpZWRPbiI6IjIwMjUtMDEtMTVUMTA6MDM6MjEiLCJQcm9qZWN0Ijp7IiRyZWYiOiI4In19LCJVc2VOdW1iZXJpbmdUeXBlT2ZQYXJlbnREb2N1bWVudCI6ZmFsc2V9XSwiRm9ybWF0dGVkVGV4dCI6eyIkaWQiOiIxNiIsIkNvdW50IjoxLCJUZXh0VW5pdHMiOlt7IiRpZCI6IjE3IiwiRm9udFN0eWxlIjp7IiRpZCI6IjE4IiwiTmV1dHJhbCI6dHJ1ZX0sIlJlYWRpbmdPcmRlciI6MSwiVGV4dCI6IlsyMl0ifV19LCJUYWciOiJDaXRhdmlQbGFjZWhvbGRlciM3NjI1OGQ0MS1kYzllLTQyNWYtYTlmYS05NDcxODQwMDZkNmEiLCJUZXh0IjoiWzIyXSIsIldBSVZlcnNpb24iOiI2LjE3LjAuMCJ9}</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0seyIkaWQiOiIxNiIsIiR0eXBlIjoiU3dpc3NBY2FkZW1pYy5DaXRhdmkuQ2l0YXRpb25zLldvcmRQbGFjZWhvbGRlckVudHJ5LCBTd2lzc0FjYWRlbWljLkNpdGF2aSIsIklkIjoiNmVlNWIzMzYtZWYzNy00MmMyLThiNWYtYTNlYTdmMTUzYzY1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S0wMS0xNVQxMDowMzoyMSIsIlByb2plY3QiOnsiJHJlZiI6IjgifX0sIlVzZU51bWJlcmluZ1R5cGVPZlBhcmVudERvY3VtZW50IjpmYWxzZX1dLCJGb3JtYXR0ZWRUZXh0Ijp7IiRpZCI6IjM0IiwiQ291bnQiOjEsIlRleHRVbml0cyI6W3siJGlkIjoiMzUiLCJGb250U3R5bGUiOnsiJGlkIjoiMzYiLCJOZXV0cmFsIjp0cnVlfSwiUmVhZGluZ09yZGVyIjoxLCJUZXh0IjoiWzIzLDI0XSJ9XX0sIlRhZyI6IkNpdGF2aVBsYWNlaG9sZGVyIzUzNDgyMjUyLWNmZmQtNDhkOC04YWYyLTI4Y2FlMzI2MDhlNCIsIlRleHQiOiJbMjMsMjRdIiwiV0FJVmVyc2lvbiI6IjYuMTcuMC4wIn0=}</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0seyIkaWQiOiIyMSIsIiR0eXBlIjoiU3dpc3NBY2FkZW1pYy5DaXRhdmkuQ2l0YXRpb25zLldvcmRQbGFjZWhvbGRlckVudHJ5LCBTd2lzc0FjYWRlbWljLkNpdGF2aSIsIklkIjoiYmE3OTQ1MjYtYThiNS00MzI1LWIzZmMtYTgwMTNiZDk2ODJiIiwiUmFuZ2VTdGFydCI6MywiUmFuZ2VMZW5ndGg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S0wMS0xNVQxMDowMzoyMSIsIlByb2plY3QiOnsiJHJlZiI6IjgifX0sIlVzZU51bWJlcmluZ1R5cGVPZlBhcmVudERvY3VtZW50IjpmYWxzZX0seyIkaWQiOiIzOCIsIiR0eXBlIjoiU3dpc3NBY2FkZW1pYy5DaXRhdmkuQ2l0YXRpb25zLldvcmRQbGFjZWhvbGRlckVudHJ5LCBTd2lzc0FjYWRlbWljLkNpdGF2aSIsIklkIjoiOGJjNjcwNTAtODUyYi00OTA4LWE3N2MtNTU4NGViMjUyOTIwIiwiUmFuZ2VTdGFydCI6NiwiUmVmZXJlbmNlSWQiOiI5YjEwNGQwNy1jNTUxLTQxMzAtYTUzMi05ZjkyN2M4YTA0Yz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0N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U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Y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gifX0seyIkaWQiOiI0Ny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g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4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TUiLCIkdHlwZSI6IlN3aXNzQWNhZGVtaWMuQ2l0YXZpLlJlZmVyZW5jZSwgU3dpc3NBY2FkZW1pYy5DaXRhdmkiLCJBYnN0cmFjdENvbXBsZXhpdHkiOjAsIkFic3RyYWN0U291cmNlVGV4dEZvcm1hdCI6MCwiQXV0aG9ycyI6W10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gifX1dLCJPcmdhbml6YXRpb25zIjpbXSwiT3RoZXJzSW52b2x2ZWQiOltdLCJQbGFjZU9mUHVibGljYXRpb24iOiJJU0NBIiwiUHVibGlzaGVycyI6W3siJGlkIjoiNjI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OC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UtMDEtMTVUMTA6MDM6MjEiLCJQcm9qZWN0Ijp7IiRyZWYiOiI4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UtMDEtMTVUMTA6MDM6MjEiLCJQcm9qZWN0Ijp7IiRyZWYiOiI4In19LCJVc2VOdW1iZXJpbmdUeXBlT2ZQYXJlbnREb2N1bWVudCI6ZmFsc2V9LHsiJGlkIjoiNjMiLCIkdHlwZSI6IlN3aXNzQWNhZGVtaWMuQ2l0YXZpLkNpdGF0aW9ucy5Xb3JkUGxhY2Vob2xkZXJFbnRyeSwgU3dpc3NBY2FkZW1pYy5DaXRhdmkiLCJJZCI6IjE0YTg3Njc4LTY5MTAtNDNhNS05Y2RjLThhNzA5MDE0NjBmOCIsIlJhbmdlU3RhcnQiOjYsIlJlZmVyZW5jZUlkIjoiMzM2YzBhOWEtMzI0Yy00MzFhLTk1NjQtNzJhN2RhYWI4YTExIiwiUGFnZVJhbmdlIjp7IiRpZCI6IjY0IiwiJHR5cGUiOiJTd2lzc0FjYWRlbWljLlBhZ2VSYW5nZSwgU3dpc3NBY2FkZW1pYyIsIkVuZFBhZ2UiOnsiJGlkIjoiNjUiLCIkdHlwZSI6IlN3aXNzQWNhZGVtaWMuUGFnZU51bWJlciwgU3dpc3NBY2FkZW1pYyIsIklzRnVsbHlOdW1lcmljIjpmYWxzZSwiTnVtYmVyaW5nVHlwZSI6MCwiTnVtZXJhbFN5c3RlbSI6MH0sIk51bWJlcmluZ1R5cGUiOjAsIk51bWVyYWxTeXN0ZW0iOjAsIlN0YXJ0UGFnZSI6eyIkaWQiOiI2NiIsIiR0eXBlIjoiU3dpc3NBY2FkZW1pYy5QYWdlTnVtYmVyLCBTd2lzc0FjYWRlbWljIiwiSXNGdWxseU51bWVyaWMiOmZhbHNlLCJOdW1iZXJpbmdUeXBlIjowLCJOdW1lcmFsU3lzdGVtIjowfX0sIlJlZmVyZW5jZSI6eyIkaWQiOiI2NyIsIiR0eXBlIjoiU3dpc3NBY2FkZW1pYy5DaXRhdmkuUmVmZXJlbmNlLCBTd2lzc0FjYWRlbWljLkNpdGF2aSIsIkFic3RyYWN0Q29tcGxleGl0eSI6MCwiQWJzdHJhY3RTb3VyY2VUZXh0Rm9ybWF0IjowLCJBdXRob3JzIjpbeyIkaWQiOiI2OC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gifX1d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OC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c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dGluZSBOdXNzYmF1bSIsIklkIjoiMzM2YzBhOWEtMzI0Yy00MzFhLTk1NjQtNzJhN2RhYWI4YTExIiwiTW9kaWZpZWRPbiI6IjIwMjUtMDEtMTVUMTA6MDM6MjEiLCJQcm9qZWN0Ijp7IiRyZWYiOiI4In19LCJVc2VOdW1iZXJpbmdUeXBlT2ZQYXJlbnREb2N1bWVudCI6ZmFsc2V9LHsiJGlkIjoiNzM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OCJ9fSx7IiRpZCI6Ijc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OD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g1IiwiQ291bnQiOjEsIlRleHRVbml0cyI6W3siJGlkIjoiODYiLCJGb250U3R5bGUiOnsiJGlkIjoiODciLCJOZXV0cmFsIjp0cnVlfSwiUmVhZGluZ09yZGVyIjoxLCJUZXh0IjoiWzExLDI14oCTMjhdIn1dfSwiVGFnIjoiQ2l0YXZpUGxhY2Vob2xkZXIjMTYzYWJmZjktNTgzMS00Y2U3LWJlNzgtZjEyYzc5ODkxMzdiIiwiVGV4dCI6IlsxMSwyNeKAkzI4XSIsIldBSVZlcnNpb24iOiI2LjE3LjAuMCJ9}</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EiLCJMYXN0TmFtZSI6IkNhbWJyZSIsIlByb3RlY3RlZCI6ZmFsc2UsIlNleCI6MSwiQ3JlYXRlZEJ5IjoiX0NocmlzdGluZSBOdXNzYmF1bSIsIkNyZWF0ZWRPbiI6IjIwMjQtMTEtMTJUMTA6MTU6MjEiLCJNb2RpZmllZEJ5IjoiX0NocmlzdGluZSBOdXNzYmF1bSIsIklkIjoiZGZkYzEzOWUtNTIyMS00NzcxLWJiMDQtYjE5MDQ2YmRiZjEyIiwiTW9kaWZpZWRPbiI6IjIwMjQtMTEtMTJUMTA6MTU6MjEiLCJQcm9qZWN0Ijp7IiRpZCI6IjgiLCIkdHlwZSI6IlN3aXNzQWNhZGVtaWMuQ2l0YXZpLlByb2plY3QsIFN3aXNzQWNhZGVtaWMuQ2l0YXZpIn19LHsiJGlkIjoiOSIsIiR0eXBlIjoiU3dpc3NBY2FkZW1pYy5DaXRhdmkuUGVyc29uLCBTd2lzc0FjYWRlbWljLkNpdGF2aSIsIkZpcnN0TmFtZSI6IkNoaW5tYXkiLCJMYXN0TmFtZSI6Ikt1bGthcm5pIiwiUHJvdGVjdGVkIjpmYWxzZSwiU2V4IjowLCJDcmVhdGVkQnkiOiJfQ2hyaXN0aW5lIE51c3NiYXVtIiwiQ3JlYXRlZE9uIjoiMjAyNC0xMS0xMlQxMDoxNToyMSIsIk1vZGlmaWVkQnkiOiJfQ2hyaXN0aW5lIE51c3NiYXVtIiwiSWQiOiIzMmFhNWMyZi1iYmViLTRiYmQtODNiNi01NzFkZjI4NzgzNmYiLCJNb2RpZmllZE9uIjoiMjAyNC0xMS0xMlQxMDoxNToyMSIsIlByb2plY3QiOnsiJHJlZiI6IjgifX1dLCJDaXRhdGlvbktleVVwZGF0ZVR5cGUiOjAsIkNvbGxhYm9yYXRvcnMiOltdLCJEb2kiOiIxMC4xMTQ1LzMzNTkz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NTkzMjUiLCJVcmlTdHJpbmciOiJodHRwczovL2RvaS5vcmcvMTAuMTE0NS8zMzU5M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IxIiwiTW9kaWZpZWRCeSI6Il9DaHJpc3RpbmUgTnVzc2JhdW0iLCJJZCI6IjZlY2I2YmE1LTY1MGUtNDU2Yy04NGUxLTU3OGJlNDBiNzBhOSIsIk1vZGlmaWVkT24iOiIyMDI0LTExLTEyVDEwOjE1OjIxIiwiUHJvamVjdCI6eyIkcmVmIjoiOCJ9fV0sIk51bWJlciI6IkNTQ1c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z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NocmlzdGluZSBOdXNzYmF1bSIsIkNyZWF0ZWRPbiI6IjIwMjQtMTEtMTJUMTA6MTU6MjEiLCJNb2RpZmllZEJ5IjoiX0NocmlzdGluZSBOdXNzYmF1bSIsIklkIjoiY2E3YmMzNjMtMzRhMi00Y2YxLTkxYTItOGMzNTMzYjZhYzMwIiwiTW9kaWZpZWRPbiI6IjIwMjQtMTEtMTJUMTA6MTU6MjEiLCJQcm9qZWN0Ijp7IiRyZWYiOiI4In19LCJQdWJsaXNoZXJzIjpbXSwiUXVvdGF0aW9ucyI6W10sIlJhdGluZyI6MCwiUmVmZXJlbmNlVHlwZSI6IkpvdXJuYWxBcnRpY2xlIiwiU2hvcnRUaXRsZSI6IkNhbWJyZSwgS3Vsa2FybmkgMjAxOSDigJMgT25lIFZvaWNlIEZpdHMgQWxsIiwiU2hvcnRUaXRsZVVwZGF0ZVR5cGUiOjAsIlNvdXJjZU9mQmlibGlvZ3JhcGhpY0luZm9ybWF0aW9uIjoiQ3Jvc3NSZWYiLCJTdGF0aWNJZHMiOlsiNmYwOTRlMjgtM2I1Ny00NzExLThmNjgtMjlkZjBjZTQyOGUyIl0sIlRhYmxlT2ZDb250ZW50c0NvbXBsZXhpdHkiOjAsIlRhYmxlT2ZDb250ZW50c1NvdXJjZVRleHRGb3JtYXQiOjAsIlRhc2tzIjpbXSwiVGl0bGUiOiJPbmUgVm9pY2UgRml0cyBBbGw/IiwiVHJhbnNsYXRvcnMiOltdLCJWb2x1bWUiOiIzIiwiWWVhciI6IjIwMTkiLCJZZWFyUmVzb2x2ZWQiOiIyMDE5IiwiQ3JlYXRlZEJ5IjoiX0NocmlzdGluZSBOdXNzYmF1bSIsIkNyZWF0ZWRPbiI6IjIwMjQtMTEtMTJUMTA6MTU6MjEiLCJNb2RpZmllZEJ5IjoiX0NocmlzdGluZSBOdXNzYmF1bSIsIklkIjoiODRlMTMzYWEtMGM0NS00ODk4LWI5MTQtN2JhNjQyNzdmMjk5IiwiTW9kaWZpZWRPbiI6IjIwMjUtMDEtMTVUMTA6MDM6MjEiLCJQcm9qZWN0Ijp7IiRyZWYiOiI4In19LCJVc2VOdW1iZXJpbmdUeXBlT2ZQYXJlbnREb2N1bWVudCI6ZmFsc2V9XSwiRm9ybWF0dGVkVGV4dCI6eyIkaWQiOiIxNCIsIkNvdW50IjoxLCJUZXh0VW5pdHMiOlt7IiRpZCI6IjE1IiwiRm9udFN0eWxlIjp7IiRpZCI6IjE2IiwiTmV1dHJhbCI6dHJ1ZX0sIlJlYWRpbmdPcmRlciI6MSwiVGV4dCI6IlsyOV0ifV19LCJUYWciOiJDaXRhdmlQbGFjZWhvbGRlciMxNzU0NWEzZC1kY2YxLTQyMzgtYjRhYi02ZmJlMDM5OTFhZWUiLCJUZXh0IjoiWzI5XSIsIldBSVZlcnNpb24iOiI2LjE3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GlkIjoiOCIsIiR0eXBlIjoiU3dpc3NBY2FkZW1pYy5DaXRhdmkuUHJvamVjdCwgU3dpc3NBY2FkZW1pYy5DaXRhdmkifX0seyIkaWQiOiI5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4In19LHsiJGlkIjoiMTA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OCJ9fSx7IiRpZCI6IjEx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gifX0seyIkaWQiOiIxMi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4In19XS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4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Eb2kiOiIxMC4xMTQ1LzIxNTc2ODkiLCJFZGl0b3JzIjpbeyIkaWQiOiIxNy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4In19LHsiJGlkIjoiMTg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gifX0seyIkaWQiOiIxOS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gifX0seyIkaWQiOiIyMC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4In19XSwiRXZhbHVhdGlvbkNvbXBsZXhpdHkiOjAsIkV2YWx1YXRpb25Tb3VyY2VUZXh0Rm9ybWF0IjowLCJHcm91cHMiOltdLCJIYXNMYWJlbDEiOmZhbHNlLCJIYXNMYWJlbDIiOmZhbHNlLCJJc2JuIjoiOTc4MTQ1MDMxMDYz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4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MjQ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g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1LTAxLTE1VDEwOjAzOjIxIiwiUHJvamVjdCI6eyIkcmVmIjoiOC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3RpbmUgTnVzc2JhdW0iLCJJZCI6IjcwZjc1Mzc1LWIwYzMtNGI5Mi1hYmViLWJjYTE3NjhlNTg5YyIsIk1vZGlmaWVkT24iOiIyMDI1LTAxLTE1VDEwOjAzOjIxIiwiUHJvamVjdCI6eyIkcmVmIjoiOCJ9fSwiVXNlTnVtYmVyaW5nVHlwZU9mUGFyZW50RG9jdW1lbnQiOmZhbHNlfSx7IiRpZCI6IjI1IiwiJHR5cGUiOiJTd2lzc0FjYWRlbWljLkNpdGF2aS5DaXRhdGlvbnMuV29yZFBsYWNlaG9sZGVyRW50cnksIFN3aXNzQWNhZGVtaWMuQ2l0YXZpIiwiSWQiOiJlNzUwZDVjMi1kNjg1LTRkMjAtOWViMi0yMDEyNmIzNjVjMmQiLCJSYW5nZUxlbmd0aCI6MywiUmVmZXJlbmNlSWQiOiIzMzZjMGE5YS0zMjRjLTQzMWEtOTU2NC03MmE3ZGFhYjhhMT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OCJ9fV0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4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MzQ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N0aW5lIE51c3NiYXVtIiwiSWQiOiIzMzZjMGE5YS0zMjRjLTQzMWEtOTU2NC03MmE3ZGFhYjhhMTEiLCJNb2RpZmllZE9uIjoiMjAyNS0wMS0xNVQxMDowMzoyMSIsIlByb2plY3QiOnsiJHJlZiI6IjgifX0sIlVzZU51bWJlcmluZ1R5cGVPZlBhcmVudERvY3VtZW50IjpmYWxzZX1dLCJGb3JtYXR0ZWRUZXh0Ijp7IiRpZCI6IjM1IiwiQ291bnQiOjEsIlRleHRVbml0cyI6W3siJGlkIjoiMzYiLCJGb250U3R5bGUiOnsiJGlkIjoiMzciLCJOZXV0cmFsIjp0cnVlfSwiUmVhZGluZ09yZGVyIjoxLCJUZXh0IjoiWzI3LDMwXSJ9XX0sIlRhZyI6IkNpdGF2aVBsYWNlaG9sZGVyIzc1YTFiYmY0LWUwNDktNGY3My1iMmUzLWViOGM4ZjYzMWMxMyIsIlRleHQiOiJbMjcsMzBdIiwiV0FJVmVyc2lvbiI6IjYuMTcuMC4wIn0=}</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c0NDNlMTdjLTY0N2EtNGYzZi04OWVmLTA3ZTkzMzdkZTE3ZiIsIlJhbmdlU3RhcnQiOjMsIlJlZmVyZW5jZUlkIjoiZjA1MTg1ZDktOGE5NC00MWJlLTk1YzMtZTZlZGNhYmUzNTJ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Iy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4In19XS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OC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y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zMC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MxIiwiJHR5cGUiOiJTd2lzc0FjYWRlbWljLkNpdGF2aS5DaXRhdGlvbnMuV29yZFBsYWNlaG9sZGVyRW50cnksIFN3aXNzQWNhZGVtaWMuQ2l0YXZpIiwiSWQiOiIzZmFkNThjNy1kZTEyLTQ3NzQtOTViMS03MjcwNWIxNzNkY2QiLCJSYW5nZVN0YXJ0IjozLCJSYW5nZUxlbmd0aCI6NCwiUmVmZXJlbmNlSWQiOiIyMDcyOGQwNy1kMDUyLTQwOWItOGM5Ny1hMjdhM2NmYzQ3MTc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M3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gifX0seyIkaWQiOiIzO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4In19LHsiJGlkIjoiMzk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Qw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OCJ9fSx7IiRpZCI6IjQx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gifX1d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OC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Ux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XSwiRm9ybWF0dGVkVGV4dCI6eyIkaWQiOiI1MiIsIkNvdW50IjoxLCJUZXh0VW5pdHMiOlt7IiRpZCI6IjUzIiwiRm9udFN0eWxlIjp7IiRpZCI6IjU0IiwiTmV1dHJhbCI6dHJ1ZX0sIlJlYWRpbmdPcmRlciI6MSwiVGV4dCI6IlszMeKAkzMzXSJ9XX0sIlRhZyI6IkNpdGF2aVBsYWNlaG9sZGVyIzRlZDI3YTA2LWJmOTEtNGU1NC05YzE3LWI3ZmU2OGNkNzU3YiIsIlRleHQiOiJbMzHigJMzM10iLCJXQUlWZXJzaW9uIjoiNi4xNy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A4ZTA3NTg3LWM0N2EtNDU2My05NDA4LTY2OTAzNzNmOTkxZSIsIlJhbmdlTGVuZ3RoIjoyLCJSZWZlcmVuY2VJZCI6ImM0MzZhZGY1LThlMTEtNDgxMy1hZjQxLTc0OWY2NGIyZDh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cmVmIjoiOCJ9fV0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4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U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dGluZSBOdXNzYmF1bSIsIklkIjoiYzQzNmFkZjUtOGUxMS00ODEzLWFmNDEtNzQ5ZjY0YjJkOGVjIiwiTW9kaWZpZWRPbiI6IjIwMjUtMDEtMTVUMTA6MDM6MjEiLCJQcm9qZWN0Ijp7IiRyZWYiOiI4In19LCJVc2VOdW1iZXJpbmdUeXBlT2ZQYXJlbnREb2N1bWVudCI6ZmFsc2V9LHsiJGlkIjoiMjUiLCIkdHlwZSI6IlN3aXNzQWNhZGVtaWMuQ2l0YXZpLkNpdGF0aW9ucy5Xb3JkUGxhY2Vob2xkZXJFbnRyeSwgU3dpc3NBY2FkZW1pYy5DaXRhdmkiLCJJZCI6IjhjZDhmYzdkLThkNzAtNGNlOC1hOWVjLTAzNDg4YWFiNWVhOCIsIlJhbmdlU3RhcnQiOjIsIlJhbmdlTGVuZ3RoIjozLCJSZWZlcmVuY2VJZCI6ImU3NTYzMDFhLTFkMTAtNDM3My04ODY0LWU0NDhlNDVlMDFiN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4In19LHsiJGlkIjoiMz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gifX1d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OC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ND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UtMDEtMTVUMTA6MDM6MjEiLCJQcm9qZWN0Ijp7IiRyZWYiOiI4In19LCJVc2VOdW1iZXJpbmdUeXBlT2ZQYXJlbnREb2N1bWVudCI6ZmFsc2V9XSwiRm9ybWF0dGVkVGV4dCI6eyIkaWQiOiI0MiIsIkNvdW50IjoxLCJUZXh0VW5pdHMiOlt7IiRpZCI6IjQzIiwiRm9udFN0eWxlIjp7IiRpZCI6IjQ0IiwiTmV1dHJhbCI6dHJ1ZX0sIlJlYWRpbmdPcmRlciI6MSwiVGV4dCI6Ils2LDI1LDMxXSJ9XX0sIlRhZyI6IkNpdGF2aVBsYWNlaG9sZGVyIzg2MDBhMDc3LTRhNGQtNGQyZS05ZThhLTMyZDNmOTE0OTU1ZiIsIlRleHQiOiJbNiwyNSwzMV0iLCJXQUlWZXJzaW9uIjoiNi4xNy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GlkIjoiOCIsIiR0eXBlIjoiU3dpc3NBY2FkZW1pYy5DaXRhdmkuUHJvamVjdCwgU3dpc3NBY2FkZW1pYy5DaXRhdmkifX0seyIkaWQiOiI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MT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I4XSJ9XX0sIlRhZyI6IkNpdGF2aVBsYWNlaG9sZGVyIzNiMGExMWUxLTAyNTMtNGJhYi04M2YyLWM4MDY3OTczMzQ2YyIsIlRleHQiOiJbMjhdIiwiV0FJVmVyc2lvbiI6IjYuMTcuMC4wIn0=}</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7"/>
    <w:bookmarkEnd w:id="8"/>
    <w:p w14:paraId="0FADAF3F" w14:textId="158ED897"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del w:id="9" w:author="Drayton, Lindsey (ELS-HBE)" w:date="2024-11-27T12:36:00Z">
        <w:r w:rsidRPr="001F0EC4" w:rsidDel="00AA2755">
          <w:rPr>
            <w:lang w:val="en-US"/>
          </w:rPr>
          <w:delText>But although</w:delText>
        </w:r>
      </w:del>
      <w:ins w:id="10" w:author="Drayton, Lindsey (ELS-HBE)" w:date="2024-11-27T12:36:00Z">
        <w:r w:rsidR="00AA2755">
          <w:rPr>
            <w:lang w:val="en-US"/>
          </w:rPr>
          <w:t>Although</w:t>
        </w:r>
      </w:ins>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del w:id="11" w:author="Drayton, Lindsey (ELS-HBE)" w:date="2024-11-27T12:38:00Z">
        <w:r w:rsidRPr="001F0EC4" w:rsidDel="002E409E">
          <w:rPr>
            <w:lang w:val="en-US"/>
          </w:rPr>
          <w:delText>This has motivated us to take a step back and reflect on four problems in the present literature</w:delText>
        </w:r>
      </w:del>
      <w:ins w:id="12" w:author="Drayton, Lindsey (ELS-HBE)" w:date="2024-11-27T12:38:00Z">
        <w:r w:rsidR="002E409E">
          <w:rPr>
            <w:lang w:val="en-US"/>
          </w:rPr>
          <w:t>There are four key issues within the existing literature</w:t>
        </w:r>
      </w:ins>
      <w:r w:rsidRPr="001F0EC4">
        <w:rPr>
          <w:lang w:val="en-US"/>
        </w:rPr>
        <w:t xml:space="preserve">: (a) conceptual underspecification,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13" w:name="_Toc160791726"/>
      <w:r w:rsidRPr="00A2143E">
        <w:rPr>
          <w:lang w:val="en-US"/>
        </w:rPr>
        <w:t xml:space="preserve">Current </w:t>
      </w:r>
      <w:r w:rsidR="00FD28C0">
        <w:rPr>
          <w:lang w:val="en-US"/>
        </w:rPr>
        <w:t>p</w:t>
      </w:r>
      <w:r w:rsidRPr="00A2143E">
        <w:rPr>
          <w:lang w:val="en-US"/>
        </w:rPr>
        <w:t>roblems</w:t>
      </w:r>
      <w:bookmarkEnd w:id="13"/>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14" w:name="_Toc160791727"/>
      <w:r w:rsidRPr="007E2D94">
        <w:rPr>
          <w:i/>
          <w:iCs/>
          <w:lang w:val="en-US"/>
        </w:rPr>
        <w:t xml:space="preserve">Conceptual </w:t>
      </w:r>
      <w:r w:rsidR="00FD28C0" w:rsidRPr="007E2D94">
        <w:rPr>
          <w:i/>
          <w:iCs/>
          <w:lang w:val="en-US"/>
        </w:rPr>
        <w:t>u</w:t>
      </w:r>
      <w:r w:rsidRPr="007E2D94">
        <w:rPr>
          <w:i/>
          <w:iCs/>
          <w:lang w:val="en-US"/>
        </w:rPr>
        <w:t>nderspecification</w:t>
      </w:r>
      <w:bookmarkEnd w:id="14"/>
    </w:p>
    <w:p w14:paraId="338A3687" w14:textId="781AA4EF"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w:t>
      </w:r>
      <w:r w:rsidR="00FD7E8A" w:rsidRPr="001F0EC4">
        <w:rPr>
          <w:lang w:val="en-US"/>
        </w:rPr>
        <w:lastRenderedPageBreak/>
        <w:t xml:space="preserve">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r w:rsidR="004E074C" w:rsidRPr="001F0EC4">
        <w:rPr>
          <w:lang w:val="en-US"/>
        </w:rPr>
        <w:t xml:space="preserve">Yorkston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S0wMS0xNVQxMDowMzoyMS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M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xNywzNF0ifV19LCJUYWciOiJDaXRhdmlQbGFjZWhvbGRlciM4MTgyNzEwNi1mZWIxLTRkZjQtYjJkZC1kMzRjZDgyODVjYTciLCJUZXh0IjoiWzE3LDM0XSIsIldBSVZlcnNpb24iOiI2LjE3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zQyNjMyZTctYjhkOS00NTc3LWEwZjktZGYwZDlmZjVhNjkxIiwiVGV4dCI6IlszNV0iLCJXQUlWZXJzaW9uIjoiNi4xNy4wLjAifQ==}</w:instrText>
          </w:r>
          <w:r w:rsidR="00F9376C" w:rsidRPr="00622143">
            <w:rPr>
              <w:lang w:val="en-US"/>
            </w:rPr>
            <w:fldChar w:fldCharType="separate"/>
          </w:r>
          <w:r w:rsidR="00142576" w:rsidRPr="00622143">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2XSJ9XX0sIlRhZyI6IkNpdGF2aVBsYWNlaG9sZGVyIzY5MWVhNDdkLWFhMTktNDkxYi1iNmY4LThiMDQ5M2MxZTVmMiIsIlRleHQiOiJbMzZdIiwiV0FJVmVyc2lvbiI6IjYuMTcuMC4wIn0=}</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7E5C9B98"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E1NDFhOTcyLWFmODYtNDdkZi1iMWNmLWYwNTExOTFlZjFiOCIsIlRleHQiOiJbMzddIiwiV0FJVmVyc2lvbiI6IjYuMTcuMC4wIn0=}</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liZjY1ZDYwLWUxZWUtNGQ3MC05NWMxLTI5MWY0ZGI2MjM0OSIsIlRleHQiOiJbMzhdIiwiV0FJVmVyc2lvbiI6IjYuMTcuMC4wIn0=}</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15"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15"/>
    </w:p>
    <w:p w14:paraId="56C7794E" w14:textId="44539015"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1LTAxLTE1VDEwOjAzOjIx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2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1LTAxLTE1VDEwOjAzOjIx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UtMDEtMTVUMTA6MDM6MjE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YsIlJlZmVyZW5jZUlkIjoiYTc3ZTQzMzMtNTkzOC00NzRjLWFmNDMtYzFhYzg3MDk3YWQ3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VsbGEiLCJMYXN0TmFtZSI6IlZlbG5lciIsIlByb3RlY3RlZCI6ZmFsc2UsIlNleCI6MSwiQ3JlYXRlZEJ5IjoiX0NocmlzdGluZSBOdXNzYmF1bSIsIkNyZWF0ZWRPbiI6IjIwMjQtMDEtMDNUMTQ6MTk6MTEiLCJNb2RpZmllZEJ5IjoiX0NocmlzdGluZSBOdXNzYmF1bSIsIklkIjoiZWZjZDc4NjQtNWU0OC00NjE0LTkxNDAtZThhZDlmNjA0MTk0IiwiTW9kaWZpZWRPbiI6IjIwMjQtMDEtMDNUMTQ6MTk6MTEiLCJQcm9qZWN0Ijp7IiRyZWYiOiI4In19LHsiJGlkIjoiMzgiLCIkdHlwZSI6IlN3aXNzQWNhZGVtaWMuQ2l0YXZpLlBlcnNvbiwgU3dpc3NBY2FkZW1pYy5DaXRhdmkiLCJGaXJzdE5hbWUiOiJQYXVsIiwiTGFzdE5hbWUiOiJCb2Vyc21hIiwiTWlkZGxlTmFtZSI6IlAuRy4iLCJQcm90ZWN0ZWQiOmZhbHNlLCJTZXgiOjIsIkNyZWF0ZWRCeSI6Il9DaHJpc3RpbmUgTnVzc2JhdW0iLCJDcmVhdGVkT24iOiIyMDI0LTAxLTAzVDE0OjE5OjExIiwiTW9kaWZpZWRCeSI6Il9DaHJpc3RpbmUgTnVzc2JhdW0iLCJJZCI6ImY1YjQxODY2LTFjYzctNDYwYS05NDhmLTMwNWNiYWRlMWNiZCIsIk1vZGlmaWVkT24iOiIyMDI0LTAxLTAzVDE0OjE5OjExIiwiUHJvamVjdCI6eyIkcmVmIjoiOCJ9fSx7IiRpZCI6IjM5IiwiJHR5cGUiOiJTd2lzc0FjYWRlbWljLkNpdGF2aS5QZXJzb24sIFN3aXNzQWNhZGVtaWMuQ2l0YXZpIiwiRmlyc3ROYW1lIjoiTWFhcnRqZSIsIkxhc3ROYW1lIjoiR3JhYWYiLCJNaWRkbGVOYW1lIjoiTS5BLiIsIlByZWZpeCI6ImRlIiwiUHJvdGVjdGVkIjpmYWxzZSwiU2V4IjoxLCJDcmVhdGVkQnkiOiJfQ2hyaXN0aW5lIE51c3NiYXVtIiwiQ3JlYXRlZE9uIjoiMjAyNC0wMS0wM1QxNDoxOToxMSIsIk1vZGlmaWVkQnkiOiJfQ2hyaXN0aW5lIE51c3NiYXVtIiwiSWQiOiJmYjFlNjZhYi1lZmRhLTRkOGMtODM2ZS1hMGVkMDI2ZGE5ZjMiLCJNb2RpZmllZE9uIjoiMjAyNC0wMS0wM1QxNDoxOToxMSIsIlByb2plY3QiOnsiJHJlZiI6IjgifX1d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OC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0NiIsIiR0eXBlIjoiU3dpc3NBY2FkZW1pYy5DaXRhdmkuUmVmZXJlbmNlLCBTd2lzc0FjYWRlbWljLkNpdGF2aSIsIkFic3RyYWN0Q29tcGxleGl0eSI6MCwiQWJzdHJhY3RTb3VyY2VUZXh0Rm9ybWF0IjowLCJBdXRob3JzIjpbXSwiQ2l0YXRpb25LZXlVcGRhdGVUeXBlIjowLCJDb2xsYWJvcmF0b3JzIjpbXSwiRG9pIjoiMTAuMTE0NS8zMzE5NTAyIiwiRWRpdG9ycyI6W3siJGlkIjoiNDciLCIkdHlwZSI6IlN3aXNzQWNhZGVtaWMuQ2l0YXZpLlBlcnNvbiwgU3dpc3NBY2FkZW1pYy5DaXRhdmkiLCJGaXJzdE5hbWUiOiJUb255IiwiTGFzdE5hbWUiOiJCZWxwYWVtZSIsIlByb3RlY3RlZCI6ZmFsc2UsIlNleCI6MiwiQ3JlYXRlZEJ5IjoiX0NocmlzdGluZSBOdXNzYmF1bSIsIkNyZWF0ZWRPbiI6IjIwMjQtMDEtMDNUMTQ6MTk6MTEiLCJNb2RpZmllZEJ5IjoiX0NocmlzdGluZSBOdXNzYmF1bSIsIklkIjoiMWJjMGZiZDMtMTU1MC00ZTM0LWFhYTQtY2MxMjMyZmEzYzRiIiwiTW9kaWZpZWRPbiI6IjIwMjQtMDEtMDNUMTQ6MTk6MTEiLCJQcm9qZWN0Ijp7IiRyZWYiOiI4In19LHsiJGlkIjoiNDgiLCIkdHlwZSI6IlN3aXNzQWNhZGVtaWMuQ2l0YXZpLlBlcnNvbiwgU3dpc3NBY2FkZW1pYy5DaXRhdmkiLCJGaXJzdE5hbWUiOiJKYW1lcyIsIkxhc3ROYW1lIjoiWW91bmciLCJQcm90ZWN0ZWQiOmZhbHNlLCJTZXgiOjIsIkNyZWF0ZWRCeSI6Il9DaHJpc3RpbmUgTnVzc2JhdW0iLCJDcmVhdGVkT24iOiIyMDI0LTAxLTAzVDE0OjE5OjExIiwiTW9kaWZpZWRCeSI6Il9DaHJpc3RpbmUgTnVzc2JhdW0iLCJJZCI6IjhmZWYzYjMxLTJhZWMtNGVjOC05MjQ4LTAxNDdhOWMzNjQxMiIsIk1vZGlmaWVkT24iOiIyMDI0LTAxLTAzVDE0OjE5OjExIiwiUHJvamVjdCI6eyIkcmVmIjoiOCJ9fSx7IiRpZCI6IjQ5IiwiJHR5cGUiOiJTd2lzc0FjYWRlbWljLkNpdGF2aS5QZXJzb24sIFN3aXNzQWNhZGVtaWMuQ2l0YXZpIiwiRmlyc3ROYW1lIjoiSGF0aWNlIiwiTGFzdE5hbWUiOiJHdW5lcyIsIlByb3RlY3RlZCI6ZmFsc2UsIlNleCI6MCwiQ3JlYXRlZEJ5IjoiX0NocmlzdGluZSBOdXNzYmF1bSIsIkNyZWF0ZWRPbiI6IjIwMjQtMDEtMDNUMTQ6MTk6MTEiLCJNb2RpZmllZEJ5IjoiX0NocmlzdGluZSBOdXNzYmF1bSIsIklkIjoiNWI3ZTdjZmUtODkwNy00OGE5LTlkMDYtZDExYjMzOTA0ZWRjIiwiTW9kaWZpZWRPbiI6IjIwMjQtMDEtMDNUMTQ6MTk6MTEiLCJQcm9qZWN0Ijp7IiRyZWYiOiI4In19LHsiJGlkIjoiNTAiLCIkdHlwZSI6IlN3aXNzQWNhZGVtaWMuQ2l0YXZpLlBlcnNvbiwgU3dpc3NBY2FkZW1pYy5DaXRhdmkiLCJGaXJzdE5hbWUiOiJMYXVyZWwiLCJMYXN0TmFtZSI6IlJpZWsiLCJQcm90ZWN0ZWQiOmZhbHNlLCJTZXgiOjEsIkNyZWF0ZWRCeSI6Il9DaHJpc3RpbmUgTnVzc2JhdW0iLCJDcmVhdGVkT24iOiIyMDI0LTAxLTAzVDE0OjE5OjExIiwiTW9kaWZpZWRCeSI6Il9DaHJpc3RpbmUgTnVzc2JhdW0iLCJJZCI6IjhmYTJjNjczLTFhYjYtNDVmYi05MTVlLTc0ZGU5NTI0MjhiMSIsIk1vZGlmaWVkT24iOiIyMDI0LTAxLTAzVDE0OjE5OjExIiwiUHJvamVjdCI6eyIkcmVmIjoiOCJ9fV0sIkV2YWx1YXRpb25Db21wbGV4aXR5IjowLCJFdmFsdWF0aW9uU291cmNlVGV4dEZvcm1hdCI6MCwiR3JvdXBzIjpbXSwiSGFzTGFiZWwxIjpmYWxzZSwiSGFzTGFiZWwyIjpmYWxzZSwiSXNibiI6Ijk3ODE0NTAzNjc0NjIi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Q1LzMzMTk1MDIiLCJVcmlTdHJpbmciOiJodHRwczovL2RvaS5vcmcvMTAuMTE0NS8zMzE5NTAy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0MGI1ZmZmLTQwY2MtNDZkYy05ZmVhLTUzYzJjOGZiNjdhYiIsIk1vZGlmaWVkT24iOiIyMDI0LTAxLTAzVDE0OjE5OjExIiwiUHJvamVjdCI6eyIkcmVmIjoiOCJ9fV0sIk9yZ2FuaXphdGlvbnMiOltdLCJPdGhlcnNJbnZvbHZlZCI6W10sIlBsYWNlT2ZQdWJsaWNhdGlvbiI6Ik5ldyBZb3JrLCBOWSwgVVNBIiwiUHVibGlzaGVycyI6W3siJGlkIjoiNTQ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CZWxwYWVtZSwgWW91bmcgZXQgYWwuIChIZy4pIDIwMjAg4oCTIFByb2NlZWRpbmdzIG9mIHRoZSAyMDIwIEFDTS9JRUVFIiwiU2hvcnRUaXRsZVVwZGF0ZVR5cGUiOjAsIlNvdXJjZU9mQmlibGlvZ3JhcGhpY0luZm9ybWF0aW9uIjoiQ3Jvc3NSZWYiLCJTcGVjaWZpY0ZpZWxkMSI6IkNhbWJyaWRnZSBVbml0ZWQgS2luZ2RvbSIsIlNwZWNpZmljRmllbGQ0IjoiMjMgMDMgMjAyMCAyNiAwMyAyMDIwIiwiU3BlY2lmaWNGaWVsZDciOiJIUkkgJzIwOiBBQ00vSUVFRSBJbnRlcm5hdGlvbmFsIENvbmZlcmVuY2Ugb24gSHVtYW4tUm9ib3QgSW50ZXJhY3Rpb24iLCJTdGF0aWNJZHMiOlsiYmRmMDIyYzYtYTZlYS00OTM1LTg2OTktNDA2YTM5YjdhOTdhIl0sIlRhYmxlT2ZDb250ZW50c0NvbXBsZXhpdHkiOjAsIlRhYmxlT2ZDb250ZW50c1NvdXJjZVRleHRGb3JtYXQiOjAsIlRhc2tzIjpbXSwiVGl0bGUiOiJQcm9jZWVkaW5ncyBvZiB0aGUgMjAyMCBBQ00vSUVFRSBJbnRlcm5hdGlvbmFsIENvbmZlcmVuY2Ugb24gSHVtYW4tUm9ib3QgSW50ZXJhY3Rpb24iLCJUcmFuc2xhdG9ycyI6W10sIlllYXIiOiIyMDIwIiwiWWVhclJlc29sdmVkIjoiMjAyMCIsIkNyZWF0ZWRCeSI6Il9DaHJpc3RpbmUgTnVzc2JhdW0iLCJDcmVhdGVkT24iOiIyMDI0LTAxLTAzVDE0OjE5OjExIiwiTW9kaWZpZWRCeSI6Il9DaHJpc3RpbmUgTnVzc2JhdW0iLCJJZCI6ImJlMWY0MDI5LTcwYjMtNGI1ZC1iNjZjLTg4MDM5YzE3MzcxMSIsIk1vZGlmaWVkT24iOiIyMDI1LTAxLTE1VDEwOjAzOjIxIiwiUHJvamVjdCI6eyIkcmVmIjoiOCJ9fSwiUHVibGlzaGVycyI6W10sIlF1b3RhdGlvbnMiOltdLCJSYXRpbmciOjAsIlJlZmVyZW5jZVR5cGUiOiJDb250cmlidXRpb24iLCJTaG9ydFRpdGxlIjoiVmVsbmVyLCBCb2Vyc21hIGV0IGFsLiAyMDIwIOKAkyBJbnRvbmF0aW9uIGluIFJvYm90IFNwZWVjaCIsIlNob3J0VGl0bGVVcGRhdGVUeXBlIjowLCJTb3VyY2VPZkJpYmxpb2dyYXBoaWNJbmZvcm1hdGlvbiI6IkNyb3NzUmVmIiwiU3RhdGljSWRzIjpbIjI3YThlMDlhLTIwYmUtNGRlZi1hNmQzLWU4Nzk1NjQ2Y2ZkMCJdLCJUYWJsZU9mQ29udGVudHNDb21wbGV4aXR5IjowLCJUYWJsZU9mQ29udGVudHNTb3VyY2VUZXh0Rm9ybWF0IjowLCJUYXNrcyI6W10sIlRpdGxlIjoiSW50b25hdGlvbiBpbiBSb2JvdCBTcGVlY2giLCJUcmFuc2xhdG9ycyI6W10sIlllYXJSZXNvbHZlZCI6IjIwMjAiLCJDcmVhdGVkQnkiOiJfQ2hyaXN0aW5lIE51c3NiYXVtIiwiQ3JlYXRlZE9uIjoiMjAyNC0wMS0wM1QxNDoxOToxMSIsIk1vZGlmaWVkQnkiOiJfQ2hyaXN0aW5lIE51c3NiYXVtIiwiSWQiOiJhNzdlNDMzMy01OTM4LTQ3NGMtYWY0My1jMWFjODcwOTdhZDciLCJNb2RpZmllZE9uIjoiMjAyNS0wMS0xNVQxMDowMzoyMSIsIlByb2plY3QiOnsiJHJlZiI6IjgifX0sIlVzZU51bWJlcmluZ1R5cGVPZlBhcmVudERvY3VtZW50IjpmYWxzZX0seyIkaWQiOiI1NSIsIiR0eXBlIjoiU3dpc3NBY2FkZW1pYy5DaXRhdmkuQ2l0YXRpb25zLldvcmRQbGFjZWhvbGRlckVudHJ5LCBTd2lzc0FjYWRlbWljLkNpdGF2aSIsIklkIjoiZmZlNjViNjYtMjkxOS00OWVkLTliMTMtMGUzNTc0NjNhNmFiIiwiUmFuZ2VTdGFydCI6NiwiUmFuZ2VMZW5ndGgiOjQsIlJlZmVyZW5jZUlkIjoiODdmOThlMTctMjU1OC00YmZjLTgwMzYtMWE4YTAyOGQ1MTE1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gifX0seyIkaWQiOiI2M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OCJ9fSx7IiRpZCI6IjYy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OCJ9fSx7IiRpZCI6IjYz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OCJ9fSx7IiRpZCI6IjY0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4In19LHsiJGlkIjoiNjU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4In19LHsiJGlkIjoiNjY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OCJ9fSx7IiRpZCI6IjY3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gifX1d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g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3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3RpbmUgTnVzc2JhdW0iLCJJZCI6Ijg3Zjk4ZTE3LTI1NTgtNGJmYy04MDM2LTFhOGEwMjhkNTExNSIsIk1vZGlmaWVkT24iOiIyMDI1LTAxLTE1VDEwOjAzOjIxIiwiUHJvamVjdCI6eyIkcmVmIjoiOCJ9fSwiVXNlTnVtYmVyaW5nVHlwZU9mUGFyZW50RG9jdW1lbnQiOmZhbHNlfSx7IiRpZCI6Ijc1IiwiJHR5cGUiOiJTd2lzc0FjYWRlbWljLkNpdGF2aS5DaXRhdGlvbnMuV29yZFBsYWNlaG9sZGVyRW50cnksIFN3aXNzQWNhZGVtaWMuQ2l0YXZpIiwiSWQiOiJiZTYxZDQ0MC02NjA3LTQ3ZmQtYjQ2NC0wOGNkNTRiYTI1N2EiLCJSYW5nZUxlbmd0aCI6MywiUmVmZXJlbmNlSWQiOiI3MGY3NTM3NS1iMGMzLTRiOTItYWJlYi1iY2ExNzY4ZTU4OWMiLCJQYWdlUmFuZ2UiOnsiJGlkIjoiNzYiLCIkdHlwZSI6IlN3aXNzQWNhZGVtaWMuUGFnZVJhbmdlLCBTd2lzc0FjYWRlbWljIiwiRW5kUGFnZSI6eyIkaWQiOiI3NyIsIiR0eXBlIjoiU3dpc3NBY2FkZW1pYy5QYWdlTnVtYmVyLCBTd2lzc0FjYWRlbWljIiwiSXNGdWxseU51bWVyaWMiOmZhbHNlLCJOdW1iZXJpbmdUeXBlIjowLCJOdW1lcmFsU3lzdGVtIjowfSwiTnVtYmVyaW5nVHlwZSI6MCwiTnVtZXJhbFN5c3RlbSI6MCwiU3RhcnRQYWdlIjp7IiRpZCI6Ijc4IiwiJHR5cGUiOiJTd2lzc0FjYWRlbWljLlBhZ2VOdW1iZXIsIFN3aXNzQWNhZGVtaWMiLCJJc0Z1bGx5TnVtZXJpYyI6ZmFsc2UsIk51bWJlcmluZ1R5cGUiOjAsIk51bWVyYWxTeXN0ZW0iOjB9fSwiUmVmZXJlbmNlIjp7IiRpZCI6Ijc5IiwiJHR5cGUiOiJTd2lzc0FjYWRlbWljLkNpdGF2aS5SZWZlcmVuY2UsIFN3aXNzQWNhZGVtaWMuQ2l0YXZpIiwiQWJzdHJhY3RDb21wbGV4aXR5IjowLCJBYnN0cmFjdFNvdXJjZVRleHRGb3JtYXQiOjAsIkF1dGhvcnMiOlt7IiRpZCI6Ijgw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gifX0seyIkaWQiOiI4MS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OCJ9fSx7IiRpZCI6Ijgy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gifX0seyIkaWQiOiI4My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4In19LHsiJGlkIjoiODQ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OCJ9fV0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OC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4OCIsIiR0eXBlIjoiU3dpc3NBY2FkZW1pYy5DaXRhdmkuUmVmZXJlbmNlLCBTd2lzc0FjYWRlbWljLkNpdGF2aSIsIkFic3RyYWN0Q29tcGxleGl0eSI6MCwiQWJzdHJhY3RTb3VyY2VUZXh0Rm9ybWF0IjowLCJBdXRob3JzIjpbXSwiQ2l0YXRpb25LZXlVcGRhdGVUeXBlIjowLCJDb2xsYWJvcmF0b3JzIjpbXSwiRG9pIjoiMTAuMTE0NS8yMTU3Njg5IiwiRWRpdG9ycyI6W3siJGlkIjoiODk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OCJ9fSx7IiRpZCI6Ijkw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4In19LHsiJGlkIjoiOTE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4In19LHsiJGlkIjoiOTI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OCJ9fV0sIkV2YWx1YXRpb25Db21wbGV4aXR5IjowLCJFdmFsdWF0aW9uU291cmNlVGV4dEZvcm1hdCI6MCwiR3JvdXBzIjpbXSwiSGFzTGFiZWwxIjpmYWxzZSwiSGFzTGFiZWwyIjpmYWxzZSwiSXNibiI6Ijk3ODE0NTAzMTA2MzUiLCJLZXl3b3JkcyI6W10sIkxvY2F0aW9ucyI6W3siJGlkIjoiOTMiLCIkdHlwZSI6IlN3aXNzQWNhZGVtaWMuQ2l0YXZpLkxvY2F0aW9uLCBTd2lzc0FjYWRlbWljLkNpdGF2aSIsIkFkZHJlc3MiOnsiJGlkIjoiOTQ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OC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2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4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S0wMS0xNVQxMDowMzoyMSIsIlByb2plY3QiOnsiJHJlZiI6Ijg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N0aW5lIE51c3NiYXVtIiwiSWQiOiI3MGY3NTM3NS1iMGMzLTRiOTItYWJlYi1iY2ExNzY4ZTU4OWMiLCJNb2RpZmllZE9uIjoiMjAyNS0wMS0xNVQxMDowMzoyMSIsIlByb2plY3QiOnsiJHJlZiI6IjgifX0sIlVzZU51bWJlcmluZ1R5cGVPZlBhcmVudERvY3VtZW50IjpmYWxzZX1dLCJGb3JtYXR0ZWRUZXh0Ijp7IiRpZCI6Ijk3IiwiQ291bnQiOjEsIlRleHRVbml0cyI6W3siJGlkIjoiOTgiLCJGb250U3R5bGUiOnsiJGlkIjoiOTkiLCJOZXV0cmFsIjp0cnVlfSwiUmVhZGluZ09yZGVyIjoxLCJUZXh0IjoiWzMwLDM54oCTNDJdIn1dfSwiVGFnIjoiQ2l0YXZpUGxhY2Vob2xkZXIjNzQwNzVlZjItMTIzMC00ZjJkLWFmNjktYTg2YWQ3NjcyZjViIiwiVGV4dCI6IlszMCwzOeKAkzQyXSIsIldBSVZlcnNpb24iOiI2LjE3LjAuMCJ9}</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NDNdIn1dfSwiVGFnIjoiQ2l0YXZpUGxhY2Vob2xkZXIjNzliMjcwZmYtZDY2ZC00MjQ4LWE4ZTItMzhmZDJkMDc1ODRjIiwiVGV4dCI6Ils0M10iLCJXQUlWZXJzaW9uIjoiNi4xNy4wLjAifQ==}</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ZWZlcmVuY2VJZCI6IjA3MTVkODY0LWJmMjEtNDJiNi1iNDQ1LTBiM2ZmYjFmMTBhY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1d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g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0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3RpbmUgTnVzc2JhdW0iLCJJZCI6IjA3MTVkODY0LWJmMjEtNDJiNi1iNDQ1LTBiM2ZmYjFmMTBhYyIsIk1vZGlmaWVkT24iOiIyMDI1LTAxLTE1VDEwOjAzOjIxIiwiUHJvamVjdCI6eyIkcmVmIjoiOCJ9fSwiVXNlTnVtYmVyaW5nVHlwZU9mUGFyZW50RG9jdW1lbnQiOmZhbHNlfSx7IiRpZCI6IjQxIiwiJHR5cGUiOiJTd2lzc0FjYWRlbWljLkNpdGF2aS5DaXRhdGlvbnMuV29yZFBsYWNlaG9sZGVyRW50cnksIFN3aXNzQWNhZGVtaWMuQ2l0YXZpIiwiSWQiOiJmNzM2NmU3NS0wOTlmLTRiMTQtOTIyNi1kZmQyZGE2MzU3ZmMiLCJSYW5nZVN0YXJ0IjozLCJSZWZlcmVuY2VJZCI6IjQzMmMxNmJmLWNkZTgtNDg2Yy1hZmM5LWYyYzU5NjdhYWRmMy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HJlZiI6IjMzIn1d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OC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5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4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S0wMS0xNVQxMDowMzoyMSIsIlByb2plY3QiOnsiJHJlZiI6IjgifX0sIlVzZU51bWJlcmluZ1R5cGVPZlBhcmVudERvY3VtZW50IjpmYWxzZX0seyIkaWQiOiI1MCIsIiR0eXBlIjoiU3dpc3NBY2FkZW1pYy5DaXRhdmkuQ2l0YXRpb25zLldvcmRQbGFjZWhvbGRlckVudHJ5LCBTd2lzc0FjYWRlbWljLkNpdGF2aSIsIklkIjoiNTVhOTY0MDgtYTM4NC00ZjdmLTg4ZmUtMGIzMjJkM2VlZjRiIiwiUmFuZ2VTdGFydCI6MywiUmFuZ2VMZW5ndGgiOjQsIlJlZmVyZW5jZUlkIjoiNTM3YTAwY2UtZGIwMi00NjllLTliMzctYWM3ZGNmZDhjYWY4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dlbW1hIiwiTGFzdE5hbWUiOiJNb3lhLUdhbMOpIiwiUHJvdGVjdGVkIjpmYWxzZSwiU2V4IjoxLCJDcmVhdGVkQnkiOiJfQ2hyaXN0aW5lIE51c3NiYXVtIiwiQ3JlYXRlZE9uIjoiMjAyNC0wNy0wM1QxNDozMzozOCIsIk1vZGlmaWVkQnkiOiJfQ2hyaXN0aW5lIE51c3NiYXVtIiwiSWQiOiJkZDg3MDc4OS00Y2Q0LTQ2N2UtYTk2OS03OTc5OTNhYjZiYTAiLCJNb2RpZmllZE9uIjoiMjAyNC0wNy0wM1QxNDozMzozOCIsIlByb2plY3QiOnsiJHJlZiI6IjgifX0seyIkaWQiOiI1NiIsIiR0eXBlIjoiU3dpc3NBY2FkZW1pYy5DaXRhdmkuUGVyc29uLCBTd2lzc0FjYWRlbWljLkNpdGF2aSIsIkZpcnN0TmFtZSI6Ikdlb3JnZSIsIkxhc3ROYW1lIjoiUGFnYW5vIiwiUHJvdGVjdGVkIjpmYWxzZSwiU2V4IjoyLCJDcmVhdGVkQnkiOiJfQ2hyaXN0aW5lIE51c3NiYXVtIiwiQ3JlYXRlZE9uIjoiMjAyNC0wNy0wM1QxNDozMzozOCIsIk1vZGlmaWVkQnkiOiJfQ2hyaXN0aW5lIE51c3NiYXVtIiwiSWQiOiI4OGJjNzkxZS1kMzdjLTQwZDUtYWEwZi01YTFjZjhkNjhmYTIiLCJNb2RpZmllZE9uIjoiMjAyNC0wNy0wM1QxNDozMzozOCIsIlByb2plY3QiOnsiJHJlZiI6IjgifX0seyIkaWQiOiI1NyIsIiR0eXBlIjoiU3dpc3NBY2FkZW1pYy5DaXRhdmkuUGVyc29uLCBTd2lzc0FjYWRlbWljLkNpdGF2aSIsIkZpcnN0TmFtZSI6IlN0ZXBoZW4iLCJMYXN0TmFtZSI6IldhbHNoIiwiTWlkZGxlTmFtZSI6IkouIiwiUHJvdGVjdGVkIjpmYWxzZSwiU2V4IjoyLCJDcmVhdGVkQnkiOiJfQ2hyaXN0aW5lIE51c3NiYXVtIiwiQ3JlYXRlZE9uIjoiMjAyNC0wNy0wM1QxNDozMzozOCIsIk1vZGlmaWVkQnkiOiJfQ2hyaXN0aW5lIE51c3NiYXVtIiwiSWQiOiJlMTM2MzI3MC1jNzI4LTQ2ZGYtOWQ2ZC0zODZhNjM5Njk4ODEiLCJNb2RpZmllZE9uIjoiMjAyNC0wNy0wM1QxNDozMzozOCIsIlByb2plY3QiOnsiJHJlZiI6IjgifX1d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Y0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g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dGluZSBOdXNzYmF1bSIsIklkIjoiNTM3YTAwY2UtZGIwMi00NjllLTliMzctYWM3ZGNmZDhjYWY4IiwiTW9kaWZpZWRPbiI6IjIwMjUtMDEtMTVUMTA6MDM6MjEiLCJQcm9qZWN0Ijp7IiRyZWYiOiI4In19LCJVc2VOdW1iZXJpbmdUeXBlT2ZQYXJlbnREb2N1bWVudCI6ZmFsc2V9XSwiRm9ybWF0dGVkVGV4dCI6eyIkaWQiOiI2NSIsIkNvdW50IjoxLCJUZXh0VW5pdHMiOlt7IiRpZCI6IjY2IiwiRm9udFN0eWxlIjp7IiRpZCI6IjY3IiwiTmV1dHJhbCI6dHJ1ZX0sIlJlYWRpbmdPcmRlciI6MSwiVGV4dCI6Ils0NOKAkzQ3XSJ9XX0sIlRhZyI6IkNpdGF2aVBsYWNlaG9sZGVyI2JmOGFhNDQ4LTM3ZDEtNGNjYy04NmI4LWFjNmJkZDdkMjRlMyIsIlRleHQiOiJbNDTigJM0N10iLCJXQUlWZXJzaW9uIjoiNi4xNy4wLjAifQ==}</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1LTAxLTE1VDEwOjAzOjIx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0OCw0OV0ifV19LCJUYWciOiJDaXRhdmlQbGFjZWhvbGRlciM2YTcyYzNmNC00ZjAzLTRmNTctYTI4OS1lNzFhNmQwNDA0NzIiLCJUZXh0IjoiWzQ4LDQ5XSIsIldBSVZlcnNpb24iOiI2LjE3LjAuMCJ9}</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S0wMS0xNVQxMDowMzoyMSIsIlByb2plY3QiOnsiJHJlZiI6IjgifX0sIlVzZU51bWJlcmluZ1R5cGVPZlBhcmVudERvY3VtZW50IjpmYWxzZX0seyIkaWQiOiIxOSIsIiR0eXBlIjoiU3dpc3NBY2FkZW1pYy5DaXRhdmkuQ2l0YXRpb25zLldvcmRQbGFjZWhvbGRlckVudHJ5LCBTd2lzc0FjYWRlbWljLkNpdGF2aSIsIklkIjoiMjAyODg3MzQtNTA4ZC00MzllLThkYjItYmE3NmMwNzc2YzAwIiwiUmFuZ2VTdGFydCI6MywiUmVmZXJlbmNlSWQiOiJjYWRhZjE0NS0yMzYxLTQ3ODAtYjBlYi0yYTRiOTY0OThlMm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cmVmIjoiOCJ9fSx7IiRpZCI6IjI1IiwiJHR5cGUiOiJTd2lzc0FjYWRlbWljLkNpdGF2aS5QZXJzb24sIFN3aXNzQWNhZGVtaWMuQ2l0YXZpIiwiRmlyc3ROYW1lIjoiRWxpc2FiZXQiLCJMYXN0TmFtZSI6IkhhYXMiLCJQcm90ZWN0ZWQiOmZhbHNlLCJTZXgiOjEsIkNyZWF0ZWRCeSI6Il9DaHJpc3RpbmUgTnVzc2JhdW0iLCJDcmVhdGVkT24iOiIyMDI0LTA3LTAzVDE0OjMwOjU2IiwiTW9kaWZpZWRCeSI6Il9DaHJpc3RpbmUgTnVzc2JhdW0iLCJJZCI6ImQ2YzJjNmFiLTI5MGYtNGMyZS1hNmNmLTVmNDU3MDNlNjgxZCIsIk1vZGlmaWVkT24iOiIyMDI0LTA3LTAzVDE0OjMwOjU2IiwiUHJvamVjdCI6eyIkcmVmIjoiOCJ9fSx7IiRpZCI6IjI2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4In19XS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NDQvMjAyM19BSlNMUC0yMy0wMDAyMyIsIlVyaVN0cmluZyI6Imh0dHBzOi8vZG9pLm9yZy8xMC4xMDQ0LzIwMjNfQUpTTFAtMjMtMDAw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A6NTYiLCJNb2RpZmllZEJ5IjoiX0NocmlzdGluZSBOdXNzYmF1bSIsIklkIjoiODg2OTk4YTAtMWE0My00NDMxLWE1MjQtYTg4NWZmZDNhODkxIiwiTW9kaWZpZWRPbiI6IjIwMjQtMDctMDNUMTQ6MzA6N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NzM0MzU0OSIsIlVyaVN0cmluZyI6Imh0dHA6Ly93d3cubmNiaS5ubG0ubmloLmdvdi9wdWJtZWQvMzczNDM1N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A6NTYiLCJNb2RpZmllZEJ5IjoiX0NocmlzdGluZSBOdXNzYmF1bSIsIklkIjoiNTQxODUxMjktYzZmYy00YjgyLTk5ODYtZmU4ZjdmNTczYjM0IiwiTW9kaWZpZWRPbiI6IjIwMjQtMDctMDNUMTQ6MzA6NTYiLCJQcm9qZWN0Ijp7IiRyZWYiOiI4In19XSwiTnVtYmVyIjoiNCIsIk9yZ2FuaXphdGlvbnMiOltdLCJPdGhlcnNJbnZvbHZlZCI6W10sIlBhZ2VSYW5nZSI6IjxzcD5cclxuICA8bj4xNjMzPC9uPlxyXG4gIDxpbj50cnVlPC9pbj5cclxuICA8b3M+MTYzMzwvb3M+XHJcbiAgPHBzPjE2MzM8L3BzPlxyXG48L3NwPlxyXG48ZXA+XHJcbiAgPG4+MTY0Mzwvbj5cclxuICA8aW4+dHJ1ZTwvaW4+XHJcbiAgPG9zPjE2NDM8L29zPlxyXG4gIDxwcz4xNjQzPC9wcz5cclxuPC9lcD5cclxuPG9zPjE2MzMtMTY0Mzwvb3M+IiwiUGVyaW9kaWNhbCI6eyIkaWQiOiIzMyIsIiR0eXBlIjoiU3dpc3NBY2FkZW1pYy5DaXRhdmkuUGVyaW9kaWNhbCwgU3dpc3NBY2FkZW1pYy5DaXRhdmkiLCJFaXNzbiI6IjE1NTgtOTExMCIsIk5hbWUiOiJBbWVyaWNhbiBKb3VybmFsIG9mIFNwZWVjaC1sYW5ndWFnZSBQYXRob2xvZ3kiLCJQYWdpbmF0aW9uIjowLCJQcm90ZWN0ZWQiOnRydWUsIlVzZXJBYmJyZXZpYXRpb24xIjoiQW0gSiBTcGVlY2ggTGFuZyBQYXRob2wiLCJDcmVhdGVkQnkiOiJfQ2hyaXN0aW5lIE51c3NiYXVtIiwiQ3JlYXRlZE9uIjoiMjAyMS0xMS0xN1QwOToyNjoxMCIsIk1vZGlmaWVkQnkiOiJfQ2hyaXN0aW5lIE51c3NiYXVtIiwiSWQiOiJkNmU1MGNiNS1jN2Q5LTQ0NWItODNjMi02NzNmNGVmN2ZhNTQiLCJNb2RpZmllZE9uIjoiMjAyMy0wMy0wNlQxNDo0NzoyMCIsIlByb2plY3QiOnsiJHJlZiI6IjgifX0sIlB1Ymxpc2hlcnMiOltdLCJQdWJNZWRJZCI6IjM3MzQzNTQ5IiwiUXVvdGF0aW9ucyI6W10sIlJhdGluZyI6MCwiUmVmZXJlbmNlVHlwZSI6IkpvdXJuYWxBcnRpY2xlIiwiU2hvcnRUaXRsZSI6IlNjaMO2bGRlcmxlLCBIYWFzIGV0IGFsLiAyMDIzIOKAkyBTcGVlY2ggTmF0dXJhbG5lc3MgaW4gdGhlIEFzc2Vzc21lbnQiLCJTaG9ydFRpdGxlVXBkYXRlVHlwZSI6MCwiU291cmNlT2ZCaWJsaW9ncmFwaGljSW5mb3JtYXRpb24iOiJQdWJNZWQiLCJTdGF0aWNJZHMiOlsiMzZhY2FiNDAtMTExOS00YzkwLTkwYWUtOGNkYzY3YTViNWZiIl0sIlRhYmxlT2ZDb250ZW50c0NvbXBsZXhpdHkiOjAsIlRhYmxlT2ZDb250ZW50c1NvdXJjZVRleHRGb3JtYXQiOjAsIlRhc2tzIjpbXSwiVGl0bGUiOiJTcGVlY2ggTmF0dXJhbG5lc3MgaW4gdGhlIEFzc2Vzc21lbnQgb2YgQ2hpbGRob29kIER5c2FydGhyaWEiLCJUcmFuc2xhdG9ycyI6W10sIlZvbHVtZSI6IjMyIiwiWWVhciI6IjIwMjMiLCJZZWFyUmVzb2x2ZWQiOiIyMDIzIiwiQ3JlYXRlZEJ5IjoiX0NocmlzdGluZSBOdXNzYmF1bSIsIkNyZWF0ZWRPbiI6IjIwMjQtMDctMDNUMTQ6MzA6NTYiLCJNb2RpZmllZEJ5IjoiX0NocmlzdGluZSBOdXNzYmF1bSIsIklkIjoiY2FkYWYxNDUtMjM2MS00NzgwLWIwZWItMmE0Yjk2NDk4ZTJkIiwiTW9kaWZpZWRPbiI6IjIwMjUtMDEtMTVUMTA6MDM6MjEiLCJQcm9qZWN0Ijp7IiRyZWYiOiI4In19LCJVc2VOdW1iZXJpbmdUeXBlT2ZQYXJlbnREb2N1bWVudCI6ZmFsc2V9LHsiJGlkIjoiMzQiLCIkdHlwZSI6IlN3aXNzQWNhZGVtaWMuQ2l0YXZpLkNpdGF0aW9ucy5Xb3JkUGxhY2Vob2xkZXJFbnRyeSwgU3dpc3NBY2FkZW1pYy5DaXRhdmkiLCJJZCI6IjliNGE5MWMwLTY2MzItNDM0ZS1iMTE1LTU0M2RmMGUzOWZjYSIsIlJhbmdlU3RhcnQiOjMsIlJlZmVyZW5jZUlkIjoiZGNhYTM5ODctZjUwZi00NDhhLWE1NzItMDBjNGU0MTlhNGU1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gifX0seyIkcmVmIjoiMjYifV0sIkNpdGF0aW9uS2V5VXBkYXRlVHlwZSI6MCwiQ29sbGFib3JhdG9ycyI6W10sIkRhdGUyIjoiMTIuMTEuMjAyMSIsIkRvaSI6IjEwLjEwODAvMDI2OTkyMDYuMjAyMS4xOTc5NjU4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E4IiwiTW9kaWZpZWRCeSI6Il9DaHJpc3RpbmUgTnVzc2JhdW0iLCJJZCI6IjFlMDI4ZTFiLWRiMDUtNGIxOS05NWY4LTZkM2UxNTQzZGE2ZiIsIk1vZGlmaWVkT24iOiIyMDI0LTA3LTAzVDE0OjMzOjE4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Q3NjM1ODgiLCJVcmlTdHJpbmciOiJodHRwOi8vd3d3Lm5jYmkubmxtLm5paC5nb3YvcHVibWVkLzM0NzYzNTg4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E4IiwiTW9kaWZpZWRCeSI6Il9DaHJpc3RpbmUgTnVzc2JhdW0iLCJJZCI6ImEwNDU4NTYxLThlYzYtNDg4ZC05YzA4LWQ5ZDgxOTJhZTZiMiIsIk1vZGlmaWVkT24iOiIyMDI0LTA3LTAzVDE0OjMzOjE4IiwiUHJvamVjdCI6eyIkcmVmIjoiOCJ9fV0sIk51bWJlciI6IjExIiwiT3JnYW5pemF0aW9ucyI6W10sIk90aGVyc0ludm9sdmVkIjpbXSwiUGFnZVJhbmdlIjoiPHNwPlxyXG4gIDxuPjk4ODwvbj5cclxuICA8aW4+dHJ1ZTwvaW4+XHJcbiAgPG9zPjk4ODwvb3M+XHJcbiAgPHBzPjk4ODwvcHM+XHJcbjwvc3A+XHJcbjxlcD5cclxuICA8bj4xMDA5PC9uPlxyXG4gIDxpbj50cnVlPC9pbj5cclxuICA8b3M+MTAwOTwvb3M+XHJcbiAgPHBzPjEwMDk8L3BzPlxyXG48L2VwPlxyXG48b3M+OTg4LTEwMDk8L29zPiIsIlBlcmlvZGljYWwiOnsiJGlkIjoiNDY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NDc2MzU4OCIsIlF1b3RhdGlvbnMiOltdLCJSYXRpbmciOjAsIlJlZmVyZW5jZVR5cGUiOiJKb3VybmFsQXJ0aWNsZSIsIlNob3J0VGl0bGUiOiJMZWhuZXIsIFppZWdsZXIgMjAyMiDigJMgQ2xpbmljYWwgbWVhc3VyZXMgb2YgY29tbXVuaWNhdGlvbiBsaW1pdGF0aW9ucyIsIlNob3J0VGl0bGVVcGRhdGVUeXBlIjowLCJTb3VyY2VPZkJpYmxpb2dyYXBoaWNJbmZvcm1hdGlvbiI6IlB1Yk1lZCIsIlN0YXRpY0lkcyI6WyIzOGZhMjhkNS0zNjAzLTRlZDAtYmVmNy01YzllNDMyZjg2ODMiXSwiVGFibGVPZkNvbnRlbnRzQ29tcGxleGl0eSI6MCwiVGFibGVPZkNvbnRlbnRzU291cmNlVGV4dEZvcm1hdCI6MCwiVGFza3MiOltdLCJUaXRsZSI6IkNsaW5pY2FsIG1lYXN1cmVzIG9mIGNvbW11bmljYXRpb24gbGltaXRhdGlvbnMgaW4gZHlzYXJ0aHJpYSBhc3Nlc3NlZCB0aHJvdWdoIGNyb3dkc291cmNpbmc6IHNwZWNpZmljaXR5LCBzZW5zaXRpdml0eSwgYW5kIHJldGVzdC1yZWxpYWJpbGl0eSIsIlRyYW5zbGF0b3JzIjpbXSwiVm9sdW1lIjoiMzYiLCJZZWFyIjoiMjAyMiIsIlllYXJSZXNvbHZlZCI6IjIwMjIiLCJDcmVhdGVkQnkiOiJfQ2hyaXN0aW5lIE51c3NiYXVtIiwiQ3JlYXRlZE9uIjoiMjAyNC0wNy0wM1QxNDozMzoxOCIsIk1vZGlmaWVkQnkiOiJfQ2hyaXN0aW5lIE51c3NiYXVtIiwiSWQiOiJkY2FhMzk4Ny1mNTBmLTQ0OGEtYTU3Mi0wMGM0ZTQxOWE0ZTUiLCJNb2RpZmllZE9uIjoiMjAyNS0wMS0xNVQxMDowMzoyMSIsIlByb2plY3QiOnsiJHJlZiI6IjgifX0sIlVzZU51bWJlcmluZ1R5cGVPZlBhcmVudERvY3VtZW50IjpmYWxzZX0seyIkaWQiOiI0Ny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gifX0seyIkaWQiOiI1My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gifX0seyIkaWQiOiI1NCIsIiR0eXBlIjoiU3dpc3NBY2FkZW1pYy5DaXRhdmkuUGVyc29uLCBTd2lzc0FjYWRlbWljLkNpdGF2aSIsIkZpcnN0TmFtZSI6IkFuZHJlYXMiLCJMYXN0TmFtZSI6Ik9ldHRpbmdlciIsIlByb3RlY3RlZCI6ZmFsc2UsIlNleCI6MiwiQ3JlYXRlZEJ5IjoiX0NocmlzdGluZSBOdXNzYmF1bSIsIkNyZWF0ZWRPbiI6IjIwMjMtMTEtMjJUMTA6NTU6NDIiLCJNb2RpZmllZEJ5IjoiX0NocmlzdGluZSBOdXNzYmF1bSIsIklkIjoiYmE3NzE1NjgtMjk1MS00NGM2LTlmYWQtZjM4YWZiNmI5OGUyIiwiTW9kaWZpZWRPbiI6IjIwMjMtMTEtMjJUMTA6NTU6NDIiLCJQcm9qZWN0Ijp7IiRyZWYiOiI4In19LHsiJGlkIjoiNTUiLCIkdHlwZSI6IlN3aXNzQWNhZGVtaWMuQ2l0YXZpLlBlcnNvbiwgU3dpc3NBY2FkZW1pYy5DaXRhdmkiLCJGaXJzdE5hbWUiOiJOYXRhbGllIiwiTGFzdE5hbWUiOiJSb21tZWwiLCJQcm90ZWN0ZWQiOmZhbHNlLCJTZXgiOjEsIkNyZWF0ZWRCeSI6Il9DaHJpc3RpbmUgTnVzc2JhdW0iLCJDcmVhdGVkT24iOiIyMDIzLTExLTIyVDEwOjU1OjQyIiwiTW9kaWZpZWRCeSI6Il9DaHJpc3RpbmUgTnVzc2JhdW0iLCJJZCI6IjJmYmE3OTczLWM2NTAtNGI1Ny04YTdlLWMyMTVlN2I4ZWVmNSIsIk1vZGlmaWVkT24iOiIyMDIzLTExLTIyVDEwOjU1OjQyIiwiUHJvamVjdCI6eyIkcmVmIjoiOCJ9fSx7IiRpZCI6IjU2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4In19LHsiJGlkIjoiNTc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OCJ9fSx7IiRpZCI6IjU4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OCJ9fSx7IiRpZCI6IjU5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gifX0seyIkaWQiOiI2MC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gifX0seyIkaWQiOiI2MS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4In19LHsiJGlkIjoiNjI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4In19XS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4In19LHsiJGlkIjoiNjYiLCIkdHlwZSI6IlN3aXNzQWNhZGVtaWMuQ2l0YXZpLkxvY2F0aW9uLCBTd2lzc0FjYWRlbWljLkNpdGF2aSIsIkFkZHJlc3MiOnsiJGlkIjoiNjc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4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2OS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g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N0aW5lIE51c3NiYXVtIiwiSWQiOiJmZjM4ZWM1NS0xMWZhLTRhYWEtYjllZC0yMWFhNjM2NzBjMDIiLCJNb2RpZmllZE9uIjoiMjAyNS0wMS0xNVQxMDowMzoyMSIsIlByb2plY3QiOnsiJHJlZiI6IjgifX0sIlVzZU51bWJlcmluZ1R5cGVPZlBhcmVudERvY3VtZW50IjpmYWxzZX1dLCJGb3JtYXR0ZWRUZXh0Ijp7IiRpZCI6IjcwIiwiQ291bnQiOjEsIlRleHRVbml0cyI6W3siJGlkIjoiNzEiLCJGb250U3R5bGUiOnsiJGlkIjoiNzIiLCJOZXV0cmFsIjp0cnVlfSwiUmVhZGluZ09yZGVyIjoxLCJUZXh0IjoiWzUw4oCTNTNdIn1dfSwiVGFnIjoiQ2l0YXZpUGxhY2Vob2xkZXIjYzdhY2E3MzYtNzgyMy00ODJiLWE2NTUtOTc2NTdkYjA5YjhmIiwiVGV4dCI6Ils1MOKAkzUzXSIsIldBSVZlcnNpb24iOiI2LjE3LjAuMCJ9}</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537E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cmlzb24iLCJMYXN0TmFtZSI6IkpvbmVzIiwiTWlkZGxlTmFtZSI6Ik4uIiwiUHJvdGVjdGVkIjpmYWxzZSwiU2V4IjoyLCJDcmVhdGVkQnkiOiJfQ2hyaXN0aW5lIE51c3NiYXVtIiwiQ3JlYXRlZE9uIjoiMjAyNC0wNy0wM1QxNDozMjo1NSIsIk1vZGlmaWVkQnkiOiJfQ2hyaXN0aW5lIE51c3NiYXVtIiwiSWQiOiI3NDVkYmZiYy1hZWNhLTRlNjMtOTllNS0zNDdkMzE2NTI4ZDIiLCJNb2RpZmllZE9uIjoiMjAyNC0wNy0wM1QxNDozMjo1NSIsIlByb2plY3QiOnsiJGlkIjoiOCIsIiR0eXBlIjoiU3dpc3NBY2FkZW1pYy5DaXRhdmkuUHJvamVjdCwgU3dpc3NBY2FkZW1pYy5DaXRhdmkifX0seyIkaWQiOiI5IiwiJHR5cGUiOiJTd2lzc0FjYWRlbWljLkNpdGF2aS5QZXJzb24sIFN3aXNzQWNhZGVtaWMuQ2l0YXZpIiwiRmlyc3ROYW1lIjoiS2VsbHkiLCJMYXN0TmFtZSI6IkNyaXNwIiwiTWlkZGxlTmFtZSI6IkQuIiwiUHJvdGVjdGVkIjpmYWxzZSwiU2V4IjoyLCJDcmVhdGVkQnkiOiJfQ2hyaXN0aW5lIE51c3NiYXVtIiwiQ3JlYXRlZE9uIjoiMjAyNC0wNy0wM1QxNDozMjo1NSIsIk1vZGlmaWVkQnkiOiJfQ2hyaXN0aW5lIE51c3NiYXVtIiwiSWQiOiJlZDE4ZmU3Ni01ODVlLTQ5ZTUtYjk1My00NzgzYTQyYmM1NmIiLCJNb2RpZmllZE9uIjoiMjAyNC0wNy0wM1QxNDozMjo1NSIsIlByb2plY3QiOnsiJHJlZiI6IjgifX0seyIkaWQiOiIxMCIsIiR0eXBlIjoiU3dpc3NBY2FkZW1pYy5DaXRhdmkuUGVyc29uLCBTd2lzc0FjYWRlbWljLkNpdGF2aSIsIkZpcnN0TmFtZSI6Ik1hcmFnYXRoYSIsIkxhc3ROYW1lIjoiS3VjaGliaGF0bGEiLCJQcm90ZWN0ZWQiOmZhbHNlLCJTZXgiOjAsIkNyZWF0ZWRCeSI6Il9DaHJpc3RpbmUgTnVzc2JhdW0iLCJDcmVhdGVkT24iOiIyMDI0LTA3LTAzVDE0OjMyOjU1IiwiTW9kaWZpZWRCeSI6Il9DaHJpc3RpbmUgTnVzc2JhdW0iLCJJZCI6IjIxMTUxMWFhLTJkM2ItNDRiNC04ZTRjLTMxN2VlOTNmZDg3OCIsIk1vZGlmaWVkT24iOiIyMDI0LTA3LTAzVDE0OjMyOjU1IiwiUHJvamVjdCI6eyIkcmVmIjoiOCJ9fSx7IiRpZCI6IjEx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OCJ9fSx7IiRpZCI6IjEyIiwiJHR5cGUiOiJTd2lzc0FjYWRlbWljLkNpdGF2aS5QZXJzb24sIFN3aXNzQWNhZGVtaWMuQ2l0YXZpIiwiRmlyc3ROYW1lIjoiVGhvbWFzIiwiTGFzdE5hbWUiOiJSaXNvbGkiLCJQcm90ZWN0ZWQiOmZhbHNlLCJTZXgiOjIsIkNyZWF0ZWRCeSI6Il9DaHJpc3RpbmUgTnVzc2JhdW0iLCJDcmVhdGVkT24iOiIyMDI0LTA3LTAzVDE0OjMyOjU1IiwiTW9kaWZpZWRCeSI6Il9DaHJpc3RpbmUgTnVzc2JhdW0iLCJJZCI6ImVmZmMwMmZiLWQ0NzQtNGJmYy1iZjExLWJkOGM5NTU1ZGM0NSIsIk1vZGlmaWVkT24iOiIyMDI0LTA3LTAzVDE0OjMyOjU1IiwiUHJvamVjdCI6eyIkcmVmIjoiOCJ9fSx7IiRpZCI6IjEzIiwiJHR5cGUiOiJTd2lzc0FjYWRlbWljLkNpdGF2aS5QZXJzb24sIFN3aXNzQWNhZGVtaWMuQ2l0YXZpIiwiRmlyc3ROYW1lIjoiQ2FybGVlIiwiTGFzdE5hbWUiOiJKb25lcyIsIk1pZGRsZU5hbWUiOiJXLiIsIlByb3RlY3RlZCI6ZmFsc2UsIlNleCI6MSwiQ3JlYXRlZEJ5IjoiX0NocmlzdGluZSBOdXNzYmF1bSIsIkNyZWF0ZWRPbiI6IjIwMjQtMDctMDNUMTQ6MzI6NTUiLCJNb2RpZmllZEJ5IjoiX0NocmlzdGluZSBOdXNzYmF1bSIsIklkIjoiODBiYWNiNGYtODlkMi00OWVhLWEwZjItM2I3ZWJhMmIwZmJiIiwiTW9kaWZpZWRPbiI6IjIwMjQtMDctMDNUMTQ6MzI6NTUiLCJQcm9qZWN0Ijp7IiRyZWYiOiI4In19LHsiJGlkIjoiMTQiLCIkdHlwZSI6IlN3aXNzQWNhZGVtaWMuQ2l0YXZpLlBlcnNvbiwgU3dpc3NBY2FkZW1pYy5DaXRhdmkiLCJGaXJzdE5hbWUiOiJQcml5YSIsIkxhc3ROYW1lIjoiS2lzaG5hbmkiLCJQcm90ZWN0ZWQiOmZhbHNlLCJTZXgiOjEsIkNyZWF0ZWRCeSI6Il9DaHJpc3RpbmUgTnVzc2JhdW0iLCJDcmVhdGVkT24iOiIyMDI0LTA3LTAzVDE0OjMyOjU1IiwiTW9kaWZpZWRCeSI6Il9DaHJpc3RpbmUgTnVzc2JhdW0iLCJJZCI6IjgwMTRjOTI5LTlkYjMtNGE1Mi1hYWU0LTQ5ZjFhZTg1NTU3YiIsIk1vZGlmaWVkT24iOiIyMDI0LTA3LTAzVDE0OjMyOjU1IiwiUHJvamVjdCI6eyIkcmVmIjoiOCJ9fV0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OC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Ix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g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3RpbmUgTnVzc2JhdW0iLCJJZCI6ImNjNWNmYWFiLTc4NjMtNGYwNC05OGFmLWY1MjNmMTFiMWZkMCIsIk1vZGlmaWVkT24iOiIyMDI1LTAxLTE1VDEwOjAzOjIxIiwiUHJvamVjdCI6eyIkcmVmIjoiOCJ9fSwiVXNlTnVtYmVyaW5nVHlwZU9mUGFyZW50RG9jdW1lbnQiOmZhbHNlfV0sIkZvcm1hdHRlZFRleHQiOnsiJGlkIjoiMjIiLCJDb3VudCI6MSwiVGV4dFVuaXRzIjpbeyIkaWQiOiIyMyIsIkZvbnRTdHlsZSI6eyIkaWQiOiIyNCIsIk5ldXRyYWwiOnRydWV9LCJSZWFkaW5nT3JkZXIiOjEsIlRleHQiOiJbNTRdIn1dfSwiVGFnIjoiQ2l0YXZpUGxhY2Vob2xkZXIjN2Q3ZWRjZWItYjhmNC00YzRiLWExZDAtMGI1OTdiMGY1YzFkIiwiVGV4dCI6Ils1NF0iLCJXQUlWZXJzaW9uIjoiNi4xNy4wLjAifQ==}</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OV0ifV19LCJUYWciOiJDaXRhdmlQbGFjZWhvbGRlciM5YzBiMjM2Ny0xNjU5LTRmMGYtYmY2YS1hNTM1YzIxNmIxYTEiLCJUZXh0IjoiWzE5XSIsIldBSVZlcnNpb24iOiI2LjE3LjAuMCJ9}</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S0wMS0xNVQxMDowMzoyMS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UtMDEtMTVUMTA6MDM6MjEiLCJQcm9qZWN0Ijp7IiRyZWYiOiI4In19LCJVc2VOdW1iZXJpbmdUeXBlT2ZQYXJlbnREb2N1bWVudCI6ZmFsc2V9XSwiRm9ybWF0dGVkVGV4dCI6eyIkaWQiOiIxMyIsIkNvdW50IjoxLCJUZXh0VW5pdHMiOlt7IiRpZCI6IjE0IiwiRm9udFN0eWxlIjp7IiRpZCI6IjE1IiwiTmV1dHJhbCI6dHJ1ZX0sIlJlYWRpbmdPcmRlciI6MSwiVGV4dCI6Ils1NV0ifV19LCJUYWciOiJDaXRhdmlQbGFjZWhvbGRlciMzOTZlM2Y1ZS1kMDJlLTQ3YzctYmM0ZS1lYjNlNTliNTE2ZGQiLCJUZXh0IjoiWzU1XSIsIldBSVZlcnNpb24iOiI2LjE3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2XSJ9XX0sIlRhZyI6IkNpdGF2aVBsYWNlaG9sZGVyIzhkODMwYTk5LWJkM2EtNDU3MS1iMDY5LWE5NTE1NmQ4MTcxMSIsIlRleHQiOiJbNTZdIiwiV0FJVmVyc2lvbiI6IjYuMTcuMC4wIn0=}</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1Nyw1OF0ifV19LCJUYWciOiJDaXRhdmlQbGFjZWhvbGRlciMxOTYxMzMzNS00NmE1LTQ2NjEtOTM0OS0zMmVjMmNiMWM5ZmEiLCJUZXh0IjoiWzU3LDU4XSIsIldBSVZlcnNpb24iOiI2LjE3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N0aW5lIE51c3NiYXVtIiwiSWQiOiI5MTFjNzQ5Mi00NGM3LTQwYTctYjg0YS03YzdjZjI4Yzc5YjM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5XSJ9XX0sIlRhZyI6IkNpdGF2aVBsYWNlaG9sZGVyIzJmMWM1MTkxLTFkOTctNDIxNS05OWQzLWMxNGNhNGU4NTNiOCIsIlRleHQiOiJbNTldIiwiV0FJVmVyc2lvbiI6IjYuMTc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1LTAxLTE1VDEwOjAzOjIx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UtMDEtMTVUMTA6MDM6MjE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1LTAxLTE1VDEwOjAzOjIxIiwiUHJvamVjdCI6eyIkcmVmIjoiOCJ9fSwiVXNlTnVtYmVyaW5nVHlwZU9mUGFyZW50RG9jdW1lbnQiOmZhbHNlfV0sIkZvcm1hdHRlZFRleHQiOnsiJGlkIjoiNTgiLCJDb3VudCI6MSwiVGV4dFVuaXRzIjpbeyIkaWQiOiI1OSIsIkZvbnRTdHlsZSI6eyIkaWQiOiI2MCIsIk5ldXRyYWwiOnRydWV9LCJSZWFkaW5nT3JkZXIiOjEsIlRleHQiOiJbNjDigJM2Ml0ifV19LCJUYWciOiJDaXRhdmlQbGFjZWhvbGRlciMwNTJjYWUxMi0zNjY3LTQzN2ItODc2Ny1jNDliMGQxZmNhZDYiLCJUZXh0IjoiWzYw4oCTNjJdIiwiV0FJVmVyc2lvbiI6IjYuMTc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OCJ9fSx7IiRpZCI6IjM5IiwiJHR5cGUiOiJTd2lzc0FjYWRlbWljLkNpdGF2aS5QZXJzb24sIFN3aXNzQWNhZGVtaWMuQ2l0YXZpIiwiRmlyc3ROYW1lIjoiU3RpbmEiLCJMYXN0TmFtZSI6IkrDuHJnZW5zZW4iLCJNaWRkbGVOYW1lIjoiSGFzc2UiLCJQcm90ZWN0ZWQiOmZhbHNlLCJTZXgiOjEsIkNyZWF0ZWRCeSI6Il9DaHJpc3RpbmUgTnVzc2JhdW0iLCJDcmVhdGVkT24iOiIyMDIxLTExLTE3VDA5OjQ2OjExIiwiTW9kaWZpZWRCeSI6Il9DaHJpc3RpbmUgTnVzc2JhdW0iLCJJZCI6ImNhOGJlMzZjLTg4ODYtNDQ5Ny1hYzUzLTc5OTkxNDkxOTcxOCIsIk1vZGlmaWVkT24iOiIyMDIxLTExLTE3VDA5OjQ2OjExIiwiUHJvamVjdCI6eyIkcmVmIjoiOCJ9fSx7IiRpZCI6IjQw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0MS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M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g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0Ny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4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UtMDEtMTVUMTA6MDM6MjEiLCJQcm9qZWN0Ijp7IiRyZWYiOiI4In19LCJVc2VOdW1iZXJpbmdUeXBlT2ZQYXJlbnREb2N1bWVudCI6ZmFsc2V9XSwiRm9ybWF0dGVkVGV4dCI6eyIkaWQiOiI0OCIsIkNvdW50IjoxLCJUZXh0VW5pdHMiOlt7IiRpZCI6IjQ5IiwiRm9udFN0eWxlIjp7IiRpZCI6IjUwIiwiTmV1dHJhbCI6dHJ1ZX0sIlJlYWRpbmdPcmRlciI6MSwiVGV4dCI6IlsyMCw2Myw2NF0ifV19LCJUYWciOiJDaXRhdmlQbGFjZWhvbGRlciNmNWU2NTA5ZS0zZjE2LTRhNDQtOTY1MS05MWRiNWZkMzlmMzMiLCJUZXh0IjoiWzIwLDYzLDY0XSIsIldBSVZlcnNpb24iOiI2LjE3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16" w:name="_Hlk183021548"/>
      <w:bookmarkStart w:id="17" w:name="_Hlk180759688"/>
      <w:bookmarkStart w:id="18"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XlsZXR0IiwiTWlkZGxlTmFtZSI6IlAuIiwiUHJvdGVjdGVkIjpmYWxzZSwiU2V4IjoyLCJDcmVhdGVkQnkiOiJfQ2hyaXN0aW5lIE51c3NiYXVtIiwiQ3JlYXRlZE9uIjoiMjAyNC0wMS0wM1QwOToyNjoxNSIsIk1vZGlmaWVkQnkiOiJfQ2hyaXN0aW5lIE51c3NiYXVtIiwiSWQiOiI3ZTM5M2VhZS1lN2JmLTQ5ZTMtOGZkNS00N2RlZDc0NTM3YWEiLCJNb2RpZmllZE9uIjoiMjAyNC0wMS0wM1QwOToyNjoxNSIsIlByb2plY3QiOnsiJGlkIjoiOCIsIiR0eXBlIjoiU3dpc3NBY2FkZW1pYy5DaXRhdmkuUHJvamVjdCwgU3dpc3NBY2FkZW1pYy5DaXRhdmkifX0seyIkaWQiOiI5IiwiJHR5cGUiOiJTd2lzc0FjYWRlbWljLkNpdGF2aS5QZXJzb24sIFN3aXNzQWNhZGVtaWMuQ2l0YXZpIiwiRmlyc3ROYW1lIjoiQWxlc3NhbmRybyIsIkxhc3ROYW1lIjoiVmluY2lhcmVsbGkiLCJQcm90ZWN0ZWQiOmZhbHNlLCJTZXgiOjIsIkNyZWF0ZWRCeSI6Il9DaHJpc3RpbmUgTnVzc2JhdW0iLCJDcmVhdGVkT24iOiIyMDI0LTAxLTAzVDA5OjI2OjE1IiwiTW9kaWZpZWRCeSI6Il9DaHJpc3RpbmUgTnVzc2JhdW0iLCJJZCI6ImU5NmMyMDkwLThkYjItNDJmMi1hNTc0LTgzNmUzOTk2OWU2MSIsIk1vZGlmaWVkT24iOiIyMDI0LTAxLTAzVDA5OjI2OjE1IiwiUHJvamVjdCI6eyIkcmVmIjoiOCJ9fSx7IiRpZCI6IjEwIiwiJHR5cGUiOiJTd2lzc0FjYWRlbWljLkNpdGF2aS5QZXJzb24sIFN3aXNzQWNhZGVtaWMuQ2l0YXZpIiwiRmlyc3ROYW1lIjoiTWlyamFtIiwiTGFzdE5hbWUiOiJXZXN0ZXIiLCJQcm90ZWN0ZWQiOmZhbHNlLCJTZXgiOjEsIkNyZWF0ZWRCeSI6Il9DaHJpc3RpbmUgTnVzc2JhdW0iLCJDcmVhdGVkT24iOiIyMDI0LTAxLTAzVDA5OjI2OjE1IiwiTW9kaWZpZWRCeSI6Il9DaHJpc3RpbmUgTnVzc2JhdW0iLCJJZCI6IjZmMjhjYzA5LTQ3MGUtNDAyZi1iZTY1LTMyNWYyZjJmYzRjOCIsIk1vZGlmaWVkT24iOiIyMDI0LTAxLTAzVDA5OjI2OjE1IiwiUHJvamVjdCI6eyIkcmVmIjoiOCJ9fV0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QUZGQy4yMDE3LjI3NjMxMzQiLCJVcmlTdHJpbmciOiJodHRwczovL2RvaS5vcmcvMTAuMTEwOS9UQUZGQy4yMDE3LjI3NjM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Dk6MjY6MTUiLCJNb2RpZmllZEJ5IjoiX0NocmlzdGluZSBOdXNzYmF1bSIsIklkIjoiYjdiZWExMzktNDU1MS00Y2E1LWFmMjgtNjRmMjExOWFmODRjIiwiTW9kaWZpZWRPbiI6IjIwMjQtMDEtMDNUMDk6MjY6MTUiLCJQcm9qZWN0Ijp7IiRyZWYiOiI4In19XSwiTnVtYmVyIjoiMiIsIk9yZ2FuaXphdGlvbnMiOltdLCJPdGhlcnNJbnZvbHZlZCI6W10sIlBhZ2VSYW5nZSI6IjxzcD5cclxuICA8bj4zNjE8L24+XHJcbiAgPGluPnRydWU8L2luPlxyXG4gIDxvcz4zNjE8L29zPlxyXG4gIDxwcz4zNjE8L3BzPlxyXG48L3NwPlxyXG48ZXA+XHJcbiAgPG4+MzcyPC9uPlxyXG4gIDxpbj50cnVlPC9pbj5cclxuICA8b3M+MzcyPC9vcz5cclxuICA8cHM+MzcyPC9wcz5cclxuPC9lcD5cclxuPG9zPjM2MS0zNzI8L29zPiIsIlBlcmlvZGljYWwiOnsiJGlkIjoiMTQiLCIkdHlwZSI6IlN3aXNzQWNhZGVtaWMuQ2l0YXZpLlBlcmlvZGljYWwsIFN3aXNzQWNhZGVtaWMuQ2l0YXZpIiwiRWlzc24iOiIyMzcxLTk4NTAiLCJOYW1lIjoiSUVFRSBUcmFuc2FjdGlvbnMgb24gQWZmZWN0aXZlIENvbXB1dGluZyIsIlBhZ2luYXRpb24iOjAsIlByb3RlY3RlZCI6ZmFsc2UsIlN0YW5kYXJkQWJicmV2aWF0aW9uIjoiSUVFRSBUcmFucy4gQWZmZWN0aXZlIENvbXB1dC4iLCJDcmVhdGVkQnkiOiJfQ2hyaXN0aW5lIE51c3NiYXVtIiwiQ3JlYXRlZE9uIjoiMjAyNC0wMS0wM1QwOToyNjoxNSIsIk1vZGlmaWVkQnkiOiJfQ2hyaXN0aW5lIE51c3NiYXVtIiwiSWQiOiIxYWYxYTUzZC00MTgyLTRlMzctYmYwYi05OWFiMTJjYjI2MjkiLCJNb2RpZmllZE9uIjoiMjAyNC0wMS0wM1QwOToyNjoxNSIsIlByb2plY3QiOnsiJHJlZiI6IjgifX0sIlB1Ymxpc2hlcnMiOltdLCJRdW90YXRpb25zIjpbXSwiUmF0aW5nIjowLCJSZWZlcmVuY2VUeXBlIjoiSm91cm5hbEFydGljbGUiLCJTaG9ydFRpdGxlIjoiQXlsZXR0LCBWaW5jaWFyZWxsaSBldCBhbC4gMjAyMCDigJMgU3BlZWNoIFN5bnRoZXNpcyBmb3IgdGhlIEdlbmVyYXRpb24iLCJTaG9ydFRpdGxlVXBkYXRlVHlwZSI6MCwiU291cmNlT2ZCaWJsaW9ncmFwaGljSW5mb3JtYXRpb24iOiJDcm9zc1JlZiIsIlN0YXRpY0lkcyI6WyIxM2ZlMDRlZS02ZWExLTRlM2UtYTZmMy04MzlhYjc1NjQ5ZmUiXSwiVGFibGVPZkNvbnRlbnRzQ29tcGxleGl0eSI6MCwiVGFibGVPZkNvbnRlbnRzU291cmNlVGV4dEZvcm1hdCI6MCwiVGFza3MiOltdLCJUaXRsZSI6IlNwZWVjaCBTeW50aGVzaXMgZm9yIHRoZSBHZW5lcmF0aW9uIG9mIEFydGlmaWNpYWwgUGVyc29uYWxpdHkiLCJUcmFuc2xhdG9ycyI6W10sIlZvbHVtZSI6IjExIiwiWWVhciI6IjIwMjAiLCJZZWFyUmVzb2x2ZWQiOiIyMDIwIiwiQ3JlYXRlZEJ5IjoiX0NocmlzdGluZSBOdXNzYmF1bSIsIkNyZWF0ZWRPbiI6IjIwMjQtMDEtMDNUMDk6MjY6MTUiLCJNb2RpZmllZEJ5IjoiX0NocmlzdGluZSBOdXNzYmF1bSIsIklkIjoiOTQxZTIwYjItY2M0My00NWQ1LWJkMWQtYTQ0NDVjMmUwZWRkIiwiTW9kaWZpZWRPbiI6IjIwMjUtMDEtMTVUMTA6MDM6MjEiLCJQcm9qZWN0Ijp7IiRyZWYiOiI4In19LCJVc2VOdW1iZXJpbmdUeXBlT2ZQYXJlbnREb2N1bWVudCI6ZmFsc2V9XSwiRm9ybWF0dGVkVGV4dCI6eyIkaWQiOiIxNSIsIkNvdW50IjoxLCJUZXh0VW5pdHMiOlt7IiRpZCI6IjE2IiwiRm9udFN0eWxlIjp7IiRpZCI6IjE3IiwiTmV1dHJhbCI6dHJ1ZX0sIlJlYWRpbmdPcmRlciI6MSwiVGV4dCI6Ils2NV0ifV19LCJUYWciOiJDaXRhdmlQbGFjZWhvbGRlciM5MDUwYzI4Zi02NWE3LTQzNzgtYjM5NS0xMDM1MGMzMTE0YWQiLCJUZXh0IjoiWzY1XSIsIldBSVZlcnNpb24iOiI2LjE3LjAuMCJ9}</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w:t>
      </w:r>
      <w:r w:rsidR="000D3015" w:rsidRPr="001F0EC4">
        <w:rPr>
          <w:lang w:val="en-US"/>
        </w:rPr>
        <w:lastRenderedPageBreak/>
        <w: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lIiwiTGFzdE5hbWUiOiJUYW1hZ2F3YSIsIlByb3RlY3RlZCI6ZmFsc2UsIlNleCI6MCwiQ3JlYXRlZEJ5IjoiX0NocmlzdGluZSBOdXNzYmF1bSIsIkNyZWF0ZWRPbiI6IjIwMjMtMTItMDJUMTQ6MDY6MDYiLCJNb2RpZmllZEJ5IjoiX0NocmlzdGluZSBOdXNzYmF1bSIsIklkIjoiODA5NmE2OTctYjVhNi00YmY4LWIyYjUtOTJhOGY1ZDI2NWYyIiwiTW9kaWZpZWRPbiI6IjIwMjMtMTItMDJUMTQ6MDY6MDYiLCJQcm9qZWN0Ijp7IiRpZCI6IjgiLCIkdHlwZSI6IlN3aXNzQWNhZGVtaWMuQ2l0YXZpLlByb2plY3QsIFN3aXNzQWNhZGVtaWMuQ2l0YXZpIn19LHsiJGlkIjoiOSIsIiR0eXBlIjoiU3dpc3NBY2FkZW1pYy5DaXRhdmkuUGVyc29uLCBTd2lzc0FjYWRlbWljLkNpdGF2aSIsIkZpcnN0TmFtZSI6IkNhdGhlcmluZSIsIkxhc3ROYW1lIjoiV2F0c29uIiwiTWlkZGxlTmFtZSI6IkkuIiwiUHJvdGVjdGVkIjpmYWxzZSwiU2V4IjoxLCJDcmVhdGVkQnkiOiJfQ2hyaXN0aW5lIE51c3NiYXVtIiwiQ3JlYXRlZE9uIjoiMjAyMy0xMi0wMlQxNDowNjowNiIsIk1vZGlmaWVkQnkiOiJfQ2hyaXN0aW5lIE51c3NiYXVtIiwiSWQiOiI4MDNmMzhlYi1jNjdjLTQ2YTktYmI1Yy1hYzYxNmIwNjIwYjAiLCJNb2RpZmllZE9uIjoiMjAyMy0xMi0wMlQxNDowNjowNiIsIlByb2plY3QiOnsiJHJlZiI6IjgifX0seyIkaWQiOiIxMCIsIiR0eXBlIjoiU3dpc3NBY2FkZW1pYy5DaXRhdmkuUGVyc29uLCBTd2lzc0FjYWRlbWljLkNpdGF2aSIsIkZpcnN0TmFtZSI6IkkuIiwiTGFzdE5hbWUiOiJLdW8iLCJNaWRkbGVOYW1lIjoiSGFuIiwiUHJvdGVjdGVkIjpmYWxzZSwiU2V4IjowLCJDcmVhdGVkQnkiOiJfQ2hyaXN0aW5lIE51c3NiYXVtIiwiQ3JlYXRlZE9uIjoiMjAyMy0xMi0wMlQxNDowNjowNiIsIk1vZGlmaWVkQnkiOiJfQ2hyaXN0aW5lIE51c3NiYXVtIiwiSWQiOiJiOGY1MWQ0MC04YmRkLTQ5NDUtOWRjMC05MjA4N2JlMjI3ZDEiLCJNb2RpZmllZE9uIjoiMjAyMy0xMi0wMlQxNDowNjowNiIsIlByb2plY3QiOnsiJHJlZiI6IjgifX0seyIkaWQiOiIxMS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OCJ9fSx7IiRpZCI6IjEyIiwiJHR5cGUiOiJTd2lzc0FjYWRlbWljLkNpdGF2aS5QZXJzb24sIFN3aXNzQWNhZGVtaWMuQ2l0YXZpIiwiRmlyc3ROYW1lIjoiRWxpemFiZXRoIiwiTGFzdE5hbWUiOiJCcm9hZGJlbnQiLCJQcm90ZWN0ZWQiOmZhbHNlLCJTZXgiOjEsIkNyZWF0ZWRCeSI6Il9DaHJpc3RpbmUgTnVzc2JhdW0iLCJDcmVhdGVkT24iOiIyMDIzLTEyLTAyVDE0OjA2OjA2IiwiTW9kaWZpZWRCeSI6Il9DaHJpc3RpbmUgTnVzc2JhdW0iLCJJZCI6ImVmNmEzODFkLWEwZGUtNGQ5ZC04NmUzLTBlNjUyN2IyZmMyNyIsIk1vZGlmaWVkT24iOiIyMDIzLTEyLTAyVDE0OjA2OjA2IiwiUHJvamVjdCI6eyIkcmVmIjoiOCJ9fV0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4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Y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OC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3RpbmUgTnVzc2JhdW0iLCJJZCI6ImQ4ZTVhN2QzLWE3OTItNGZjMy1hYWQ1LWRkODI4N2NlZDE1MC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NThdIn1dfSwiVGFnIjoiQ2l0YXZpUGxhY2Vob2xkZXIjZTI0NDJjNjEtNWM1Yi00YTNjLWIzNTctZGQ0ZGQ1YTc3OWJlIiwiVGV4dCI6Ils1OF0iLCJXQUlWZXJzaW9uIjoiNi4xNy4wLjAifQ==}</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M5NjkxZmNiLTZkZTctNGNkNS05MzQ4LTQ2MjJiZjhhMjAzZSIsIlRleHQiOiJbMzddIiwiV0FJVmVyc2lvbiI6IjYuMTcuMC4wIn0=}</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16"/>
      <w:r w:rsidR="000D3015" w:rsidRPr="001F0EC4">
        <w:rPr>
          <w:lang w:val="en-US"/>
        </w:rPr>
        <w:t>.</w:t>
      </w:r>
      <w:bookmarkEnd w:id="17"/>
      <w:r w:rsidR="0002272B" w:rsidRPr="001F0EC4">
        <w:rPr>
          <w:lang w:val="en-US"/>
        </w:rPr>
        <w:t xml:space="preserve"> </w:t>
      </w:r>
      <w:bookmarkStart w:id="19" w:name="_Hlk187656620"/>
      <w:bookmarkEnd w:id="18"/>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20" w:name="_Hlk180760509"/>
      <w:bookmarkStart w:id="21"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aW4iLCJMYXN0TmFtZSI6IktyYW1lciIsIk1pZGRsZU5hbWUiOiJTLiBTLiIsIlByb3RlY3RlZCI6ZmFsc2UsIlNleCI6MiwiQ3JlYXRlZEJ5IjoiX0NocmlzdGluZSBOdXNzYmF1bSIsIkNyZWF0ZWRPbiI6IjIwMjQtMTAtMjVUMTI6MzA6NDUiLCJNb2RpZmllZEJ5IjoiX0NocmlzdGluZSBOdXNzYmF1bSIsIklkIjoiMDU4MmM2YmQtNjQyNy00MmRhLThmMDktYjdhOGQ1NWQ4YWYyIiwiTW9kaWZpZWRPbiI6IjIwMjQtMTAtMjVUMTI6MzA6NDUiLCJQcm9qZWN0Ijp7IiRpZCI6IjgiLCIkdHlwZSI6IlN3aXNzQWNhZGVtaWMuQ2l0YXZpLlByb2plY3QsIFN3aXNzQWNhZGVtaWMuQ2l0YXZpIn19LHsiJGlkIjoiOSIsIiR0eXBlIjoiU3dpc3NBY2FkZW1pYy5DaXRhdmkuUGVyc29uLCBTd2lzc0FjYWRlbWljLkNpdGF2aSIsIkZpcnN0TmFtZSI6IktheSIsIkxhc3ROYW1lIjoiUml0Y2hpZSIsIk1pZGRsZU5hbWUiOiJMLiIsIlByb3RlY3RlZCI6ZmFsc2UsIlNleCI6MCwiQ3JlYXRlZEJ5IjoiX0NocmlzdGluZSBOdXNzYmF1bSIsIkNyZWF0ZWRPbiI6IjIwMjQtMTAtMjVUMTI6MzA6NDUiLCJNb2RpZmllZEJ5IjoiX0NocmlzdGluZSBOdXNzYmF1bSIsIklkIjoiOGI5ZGQ0YTUtZjM0Ni00YzQ5LTk3MDYtMGMzMGRmNmY0YTUzIiwiTW9kaWZpZWRPbiI6IjIwMjQtMTAtMjVUMTI6MzA6NDUiLCJQcm9qZWN0Ijp7IiRyZWYiOiI4In19LHsiJGlkIjoiMTAiLCIkdHlwZSI6IlN3aXNzQWNhZGVtaWMuQ2l0YXZpLlBlcnNvbiwgU3dpc3NBY2FkZW1pYy5DaXRhdmkiLCJGaXJzdE5hbWUiOiJUZXNzYSIsIkxhc3ROYW1lIjoiRmxhY2siLCJNaWRkbGVOYW1lIjoiUi4iLCJQcm90ZWN0ZWQiOmZhbHNlLCJTZXgiOjEsIkNyZWF0ZWRCeSI6Il9DaHJpc3RpbmUgTnVzc2JhdW0iLCJDcmVhdGVkT24iOiIyMDI0LTEwLTI1VDEyOjMwOjQ1IiwiTW9kaWZpZWRCeSI6Il9DaHJpc3RpbmUgTnVzc2JhdW0iLCJJZCI6IjEzYTc5OGY5LWFjOTctNDcyOS05NjNhLTc3MGI0MjNkZTE5MCIsIk1vZGlmaWVkT24iOiIyMDI0LTEwLTI1VDEyOjMwOjQ1IiwiUHJvamVjdCI6eyIkcmVmIjoiOCJ9fSx7IiRpZCI6IjEx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gifX0seyIkaWQiOiIxMiIsIiR0eXBlIjoiU3dpc3NBY2FkZW1pYy5DaXRhdmkuUGVyc29uLCBTd2lzc0FjYWRlbWljLkNpdGF2aSIsIkZpcnN0TmFtZSI6IkFsZXgiLCJMYXN0TmFtZSI6IkpvbmVzIiwiTWlkZGxlTmFtZSI6IkwuIiwiUHJvdGVjdGVkIjpmYWxzZSwiU2V4IjoyLCJDcmVhdGVkQnkiOiJfQ2hyaXN0aW5lIE51c3NiYXVtIiwiQ3JlYXRlZE9uIjoiMjAyNC0xMC0yNVQxMjozMDo0NSIsIk1vZGlmaWVkQnkiOiJfQ2hyaXN0aW5lIE51c3NiYXVtIiwiSWQiOiJlZDk4MzdjMy05OTU4LTQyYmEtODNjMS05ZWNjMjNmYTBkYmIiLCJNb2RpZmllZE9uIjoiMjAyNC0xMC0yNVQxMjozMDo0NSIsIlByb2plY3QiOnsiJHJlZiI6IjgifX1dLCJDaXRhdGlvbktleVVwZGF0ZVR5cGUiOjAsIkNvbGxhYm9yYXRvcnMiOltdLCJEYXRlMiI6IjIzLjA1LjIwMjQiLCJEb2kiOiIxMC4xMTc3LzAzMDEwMDY2MjQxMjU2MjI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Nzc4NzgwIiwiVXJpU3RyaW5nIjoiaHR0cDovL3d3dy5uY2JpLm5sbS5uaWguZ292L3B1Ym1lZC8zODc3ODc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jozMDo0NSIsIk1vZGlmaWVkQnkiOiJfQ2hyaXN0aW5lIE51c3NiYXVtIiwiSWQiOiJiODdlNzcyNi0zNjAwLTRjNTEtOTM0Zi0zZTYxMTE3Njc2YjMiLCJNb2RpZmllZE9uIjoiMjAyNC0xMC0yNVQxMjozMD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MwMTAwNjYyNDEyNTYyMjEiLCJVcmlTdHJpbmciOiJodHRwczovL2RvaS5vcmcvMTAuMTE3Ny8wMzAxMDA2NjI0MTI1NjIy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jozMDo0NSIsIk1vZGlmaWVkQnkiOiJfQ2hyaXN0aW5lIE51c3NiYXVtIiwiSWQiOiJkM2YzYTNiZS05Mjg5LTQxMDctYWRjOS01ZTExYTVmYTJmMzIiLCJNb2RpZmllZE9uIjoiMjAyNC0xMC0yNVQxMjozMDo0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MzQ4NjMwIiwiVXJpU3RyaW5nIjoiaHR0cHM6Ly93d3cubmNiaS5ubG0ubmloLmdvdi9wbWMvYXJ0aWNsZXMvUE1DMTEzNDg2M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AtMjVUMTI6MzA6NDUiLCJNb2RpZmllZEJ5IjoiX0NocmlzdGluZSBOdXNzYmF1bSIsIklkIjoiMTk2ZDY4YzYtOGFjNC00YTA2LTlkYzAtNzNhYTJmZjMzNmRlIiwiTW9kaWZpZWRPbiI6IjIwMjQtMTAtMjVUMTI6MzA6NDUiLCJQcm9qZWN0Ijp7IiRyZWYiOiI4In19XSwiTnVtYmVyIjoiOSIsIk9yZ2FuaXphdGlvbnMiOltdLCJPdGhlcnNJbnZvbHZlZCI6W10sIlBhZ2VSYW5nZSI6IjxzcD5cclxuICA8bj42NDU8L24+XHJcbiAgPGluPnRydWU8L2luPlxyXG4gIDxvcz42NDU8L29zPlxyXG4gIDxwcz42NDU8L3BzPlxyXG48L3NwPlxyXG48ZXA+XHJcbiAgPG4+NjYwPC9uPlxyXG4gIDxpbj50cnVlPC9pbj5cclxuICA8b3M+NjYwPC9vcz5cclxuICA8cHM+NjYwPC9wcz5cclxuPC9lcD5cclxuPG9zPjY0NS02NjA8L29zPiIsIlBlcmlvZGljYWwiOnsiJGlkIjoiMjIiLCIkdHlwZSI6IlN3aXNzQWNhZGVtaWMuQ2l0YXZpLlBlcmlvZGljYWwsIFN3aXNzQWNhZGVtaWMuQ2l0YXZpIiwiSXNzbiI6IjAzMDEtMDA2NiAoUHJpbnQpIDAzMDEtMDA2NiAoTGlua2luZykiLCJOYW1lIjoiUGVyY2VwdGlvbiIsIlBhZ2luYXRpb24iOjAsIlByb3RlY3RlZCI6ZmFsc2UsIkNyZWF0ZWRCeSI6Il9DaHJpc3RpbmUiLCJDcmVhdGVkT24iOiIyMDE5LTAyLTIxVDEyOjUwOjQ2IiwiTW9kaWZpZWRCeSI6Il9DaHJpc3RpbmUiLCJJZCI6ImQ4YWZlOGE5LTg5NTYtNGZhMy1hY2IwLWFlZDM1NDZlNTcyZCIsIk1vZGlmaWVkT24iOiIyMDE5LTAyLTIxVDEyOjUwOjQ4IiwiUHJvamVjdCI6eyIkcmVmIjoiOCJ9fSwiUG1jSWQiOiJQTUMxMTM0ODYzMCIsIlB1Ymxpc2hlcnMiOltdLCJQdWJNZWRJZCI6IjM4Nzc4NzgwIiwiUXVvdGF0aW9ucyI6W10sIlJhdGluZyI6MCwiUmVmZXJlbmNlVHlwZSI6IkpvdXJuYWxBcnRpY2xlIiwiU2hvcnRUaXRsZSI6IktyYW1lciwgUml0Y2hpZSBldCBhbC4gMjAyNCDigJMgVGhlIHBzeWNob21ldHJpY3Mgb2YgcmF0aW5nIGZhY2lhbCIsIlNob3J0VGl0bGVVcGRhdGVUeXBlIjowLCJTb3VyY2VPZkJpYmxpb2dyYXBoaWNJbmZvcm1hdGlvbiI6IlB1Yk1lZCIsIlN0YXRpY0lkcyI6WyI3YTlhZGU5OC02YmRhLTRhOTUtYjU4ZS1lZWI0NTNiZjgzOGEiXSwiVGFibGVPZkNvbnRlbnRzQ29tcGxleGl0eSI6MCwiVGFibGVPZkNvbnRlbnRzU291cmNlVGV4dEZvcm1hdCI6MCwiVGFza3MiOltdLCJUaXRsZSI6IlRoZSBwc3ljaG9tZXRyaWNzIG9mIHJhdGluZyBmYWNpYWwgYXR0cmFjdGl2ZW5lc3MgdXNpbmcgZGlmZmVyZW50IHJlc3BvbnNlIHNjYWxlcyIsIlRyYW5zbGF0b3JzIjpbXSwiVm9sdW1lIjoiNTMiLCJZZWFyIjoiMjAyNCIsIlllYXJSZXNvbHZlZCI6IjIwMjQiLCJDcmVhdGVkQnkiOiJfQ2hyaXN0aW5lIE51c3NiYXVtIiwiQ3JlYXRlZE9uIjoiMjAyNC0xMC0yNVQxMjozMDo0NSIsIk1vZGlmaWVkQnkiOiJfQ2hyaXN0aW5lIE51c3NiYXVtIiwiSWQiOiIyZWFkNTM4Zi1kM2E3LTQyOGItOWFmNy1hNjkxODY1NjU1Y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Y2XSJ9XX0sIlRhZyI6IkNpdGF2aVBsYWNlaG9sZGVyIzQ2ZjI0NGEyLWIyOTQtNGVjOC1iZTkwLTAzZGI2YjNlMmVmNSIsIlRleHQiOiJbNjZdIiwiV0FJVmVyc2lvbiI6IjYuMTc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20"/>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19"/>
      <w:bookmarkEnd w:id="21"/>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Y3XSJ9XX0sIlRhZyI6IkNpdGF2aVBsYWNlaG9sZGVyI2ExNzRkNWZlLTdkODUtNDJiMi04NzE1LTczOGEwNTBhMjNlMiIsIlRleHQiOiJbNjddIiwiV0FJVmVyc2lvbiI6IjYuMTc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22"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22"/>
    </w:p>
    <w:p w14:paraId="7427FC61" w14:textId="33FDDFFA"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23"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145880" w:rsidRPr="008874E2">
        <w:rPr>
          <w:rStyle w:val="Kommentarzeichen"/>
          <w:color w:val="C00000"/>
        </w:rPr>
        <w:commentReference w:id="24"/>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23"/>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ZDMzYzMyOGYtOWI3NS00MjJiLTlkNTctZTU4MDVhZTEwOTJkIiwiVGV4dCI6Ils2OF0iLCJXQUlWZXJzaW9uIjoiNi4xNy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1dLCJGb3JtYXR0ZWRUZXh0Ijp7IiRpZCI6IjEzIiwiQ291bnQiOjEsIlRleHRVbml0cyI6W3siJGlkIjoiMTQiLCJGb250U3R5bGUiOnsiJGlkIjoiMTUiLCJOZXV0cmFsIjp0cnVlfSwiUmVhZGluZ09yZGVyIjoxLCJUZXh0IjoiWzY5XSJ9XX0sIlRhZyI6IkNpdGF2aVBsYWNlaG9sZGVyIzU4OTRmOGQxLTY5MzAtNDcxYS1iYTY2LTlhOWRlZWUxMmE4ZSIsIlRleHQiOiJbNjldIiwiV0FJVmVyc2lvbiI6IjYuMTcuMC4wIn0=}</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25" w:name="_Hlk182414931"/>
      <w:bookmarkStart w:id="26" w:name="_Hlk180774683"/>
      <w:r w:rsidR="004F018A">
        <w:rPr>
          <w:lang w:val="en-US"/>
        </w:rPr>
        <w:t>P</w:t>
      </w:r>
      <w:r w:rsidR="006C403A" w:rsidRPr="001F0EC4">
        <w:rPr>
          <w:lang w:val="en-US"/>
        </w:rPr>
        <w:t>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such as impression formation from faces/voices for which two different two-factor models with different labels </w:t>
      </w:r>
      <w:r w:rsidR="004F018A" w:rsidRPr="001F0EC4">
        <w:rPr>
          <w:lang w:val="en-US"/>
        </w:rPr>
        <w:t xml:space="preserve">have been proposed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 xml:space="preserve">), there is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27"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ddIn1dfSwiVGFnIjoiQ2l0YXZpUGxhY2Vob2xkZXIjY2JhNWI1YTMtYjI1ZC00YTZmLWI4OGQtMmQ3MDQ4YzEwNmQ2IiwiVGV4dCI6IlsxN10iLCJXQUlWZXJzaW9uIjoiNi4xNy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BmYjIwOTNkLTE4MTktNGE3OS1iYTQyLTA1Y2UwMzc4YmNjZCIsIlRleHQiOiJbMjNdIiwiV0FJVmVyc2lvbiI6IjYuMTcuMC4wIn0=}</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25"/>
      <w:r w:rsidR="006613F4" w:rsidRPr="001F0EC4">
        <w:rPr>
          <w:lang w:val="en-US"/>
        </w:rPr>
        <w:t xml:space="preserve"> </w:t>
      </w:r>
      <w:bookmarkEnd w:id="26"/>
      <w:bookmarkEnd w:id="27"/>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xml:space="preserve">, because the different disciplines simply have </w:t>
      </w:r>
      <w:r w:rsidR="00D5483F" w:rsidRPr="001F0EC4">
        <w:rPr>
          <w:lang w:val="en-US"/>
        </w:rPr>
        <w:lastRenderedPageBreak/>
        <w:t>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1LTAxLTE1VDEwOjAzOjIx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Uxlbmd0aCI6My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Q3NjUxOTgiLCJQdWJsaXNoZXJzIjpbXSwiUHViTWVkSWQiOiIyNjEwMjI0MiIsIlF1b3RhdGlvbnMiOltdLCJSYXRpbmciOjAsIlJlZmVyZW5jZVR5cGUiOiJKb3VybmFsQXJ0aWNsZSIsIlNob3J0VGl0bGUiOiJBbmFuZCwgU3RlcHAgMjAxNSDigJMgTGlzdGVuZXIgUGVyY2VwdGlvbiBvZiBNb25vcGl0Y2giLCJTaG9ydFRpdGxlVXBkYXRlVHlwZSI6MCwiU291cmNlT2ZCaWJsaW9ncmFwaGljSW5mb3JtYXRpb24iOiJQdWJNZWQiLCJTdGF0aWNJZHMiOlsiYjRlYTI0MmQtYzliOC00MjA4LWIyYjgtMzk3MTk4NjY3N2ViIl0sIlRhYmxlT2ZDb250ZW50c0NvbXBsZXhpdHkiOjAsIlRhYmxlT2ZDb250ZW50c1NvdXJjZVRleHRGb3JtYXQiOjAsIlRhc2tzIjpbXSwiVGl0bGUiOiJMaXN0ZW5lciBQZXJjZXB0aW9uIG9mIE1vbm9waXRjaCwgTmF0dXJhbG5lc3MsIGFuZCBJbnRlbGxpZ2liaWxpdHkgZm9yIFNwZWFrZXJzIFdpdGggUGFya2luc29uJ3MgRGlzZWFzZSIsIlRyYW5zbGF0b3JzIjpbXSwiVm9sdW1lIjoiNTgiLCJZZWFyIjoiMjAxNSIsIlllYXJSZXNvbHZlZCI6IjIwMTUiLCJDcmVhdGVkQnkiOiJfQ2hyaXN0aW5lIE51c3NiYXVtIiwiQ3JlYXRlZE9uIjoiMjAyMS0xMS0xN1QwOToyMjo0MiIsIk1vZGlmaWVkQnkiOiJfQ2hyaXN0aW5lIE51c3NiYXVtIiwiSWQiOiJhZGI1NTM0Ny1iNDRiLTRhZTgtYTgzMS1iMzJlMjA4MWU0MjIiLCJNb2RpZmllZE9uIjoiMjAyNS0wMS0xNVQxMDowMzoyMSIsIlByb2plY3QiOnsiJHJlZiI6IjgifX0sIlVzZU51bWJlcmluZ1R5cGVPZlBhcmVudERvY3VtZW50IjpmYWxzZX1dLCJGb3JtYXR0ZWRUZXh0Ijp7IiRpZCI6IjYxIiwiQ291bnQiOjEsIlRleHRVbml0cyI6W3siJGlkIjoiNjIiLCJGb250U3R5bGUiOnsiJGlkIjoiNjMiLCJOZXV0cmFsIjp0cnVlfSwiUmVhZGluZ09yZGVyIjoxLCJUZXh0IjoiWzE0LDI2LDc0XSJ9XX0sIlRhZyI6IkNpdGF2aVBsYWNlaG9sZGVyIzcyN2E3OTVjLWU3YTQtNGI1Yi1iYzdjLWIyYWY2MTMwZDEwYyIsIlRleHQiOiJbMTQsMjYsNzRdIiwiV0FJVmVyc2lvbiI6IjYuMTcuMC4wIn0=}</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c1XSJ9XX0sIlRhZyI6IkNpdGF2aVBsYWNlaG9sZGVyIzcyYmRiYzU3LWRiNDQtNGZkNy1hNWRlLWNmOWFiMGIwZTQ1MCIsIlRleHQiOiJbNzVdIiwiV0FJVmVyc2lvbiI6IjYuMTcuMC4wIn0=}</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1LTAxLTE1VDEwOjAzOjIx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UtMDEtMTVUMTA6MDM6MjE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Qx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QyIiwiQ291bnQiOjEsIlRleHRVbml0cyI6W3siJGlkIjoiNDMiLCJGb250U3R5bGUiOnsiJGlkIjoiNDQiLCJOZXV0cmFsIjp0cnVlfSwiUmVhZGluZ09yZGVyIjoxLCJUZXh0IjoiWzExLDc2XSJ9XX0sIlRhZyI6IkNpdGF2aVBsYWNlaG9sZGVyIzFjNDQyN2JiLThiYjktNDY2OS04ZDM0LTBlYzBhMTI2ZDYxNCIsIlRleHQiOiJbMTEsNzZdIiwiV0FJVmVyc2lvbiI6IjYuMTcuMC4wIn0=}</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del w:id="28" w:author="Drayton, Lindsey (ELS-HBE)" w:date="2025-01-08T15:51:00Z">
        <w:r w:rsidR="00041975" w:rsidRPr="001F0EC4" w:rsidDel="00140813">
          <w:rPr>
            <w:lang w:val="en-US"/>
          </w:rPr>
          <w:delText>ones</w:delText>
        </w:r>
        <w:r w:rsidR="005E0F61" w:rsidRPr="001F0EC4" w:rsidDel="00140813">
          <w:rPr>
            <w:lang w:val="en-US"/>
          </w:rPr>
          <w:delText xml:space="preserve"> </w:delText>
        </w:r>
      </w:del>
      <w:ins w:id="29" w:author="Drayton, Lindsey (ELS-HBE)" w:date="2025-01-08T15:51:00Z">
        <w:r w:rsidR="00140813">
          <w:rPr>
            <w:lang w:val="en-US"/>
          </w:rPr>
          <w:t>voices</w:t>
        </w:r>
        <w:r w:rsidR="00140813" w:rsidRPr="001F0EC4">
          <w:rPr>
            <w:lang w:val="en-US"/>
          </w:rPr>
          <w:t xml:space="preserve"> </w:t>
        </w:r>
      </w:ins>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M2Y0N2ViZWUtOTQ3OC00MDM2LThlOTEtZWI0MGZjMDMwNjE3IiwiVGV4dCI6Ils3N10iLCJXQUlWZXJzaW9uIjoiNi4xNy4wLjAifQ==}</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30" w:name="_Toc160791730"/>
      <w:r w:rsidRPr="000D56B2">
        <w:rPr>
          <w:i/>
          <w:iCs/>
          <w:lang w:val="en-US"/>
        </w:rPr>
        <w:t>Insufficient anchoring in voice perception theory</w:t>
      </w:r>
      <w:bookmarkEnd w:id="30"/>
    </w:p>
    <w:p w14:paraId="05E0D106" w14:textId="42A15E67"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 xml:space="preserve">practical knowledge, but they are insufficiently anchored in voice perception theory. </w:t>
      </w:r>
      <w:commentRangeStart w:id="31"/>
      <w:r w:rsidR="00A0435C">
        <w:rPr>
          <w:lang w:val="en-US"/>
        </w:rPr>
        <w:t>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End w:id="31"/>
      <w:r w:rsidR="00326146" w:rsidRPr="00326146">
        <w:rPr>
          <w:color w:val="C00000"/>
          <w:lang w:val="en-US"/>
        </w:rPr>
        <w:t>So far, no</w:t>
      </w:r>
      <w:r w:rsidR="00326146">
        <w:rPr>
          <w:color w:val="C00000"/>
          <w:lang w:val="en-US"/>
        </w:rPr>
        <w:t xml:space="preserve"> considerable</w:t>
      </w:r>
      <w:r w:rsidR="00326146" w:rsidRPr="00326146">
        <w:rPr>
          <w:color w:val="C00000"/>
          <w:lang w:val="en-US"/>
        </w:rPr>
        <w:t xml:space="preserve"> efforts have been made to link naturalness perception to distinct stages of voice processing.</w:t>
      </w:r>
      <w:r w:rsidR="00326146">
        <w:rPr>
          <w:color w:val="C00000"/>
          <w:lang w:val="en-US"/>
        </w:rPr>
        <w:t xml:space="preserve"> </w:t>
      </w:r>
      <w:r w:rsidR="00BD11DA" w:rsidRPr="003A7776">
        <w:rPr>
          <w:color w:val="C00000"/>
          <w:lang w:val="en-US"/>
        </w:rPr>
        <w:t xml:space="preserve"> </w:t>
      </w:r>
      <w:r w:rsidR="005B70E2" w:rsidRPr="003A7776">
        <w:rPr>
          <w:rStyle w:val="Kommentarzeichen"/>
          <w:color w:val="C00000"/>
        </w:rPr>
        <w:commentReference w:id="31"/>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32"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32"/>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commentRangeStart w:id="33"/>
      <w:r w:rsidR="00701727">
        <w:rPr>
          <w:lang w:val="en-US"/>
        </w:rPr>
        <w:t>we</w:t>
      </w:r>
      <w:commentRangeEnd w:id="33"/>
      <w:r w:rsidR="007B3F54">
        <w:rPr>
          <w:rStyle w:val="Kommentarzeichen"/>
        </w:rPr>
        <w:commentReference w:id="33"/>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34" w:name="_Toc160791732"/>
      <w:r w:rsidRPr="000D56B2">
        <w:rPr>
          <w:i/>
          <w:iCs/>
          <w:lang w:val="en-US"/>
        </w:rPr>
        <w:lastRenderedPageBreak/>
        <w:t>Definitions of naturalness</w:t>
      </w:r>
      <w:bookmarkEnd w:id="34"/>
    </w:p>
    <w:p w14:paraId="3FBCC4BB" w14:textId="59413EB6" w:rsidR="00D207F0" w:rsidRDefault="00D207F0" w:rsidP="00543E14">
      <w:pPr>
        <w:spacing w:line="480" w:lineRule="auto"/>
        <w:jc w:val="both"/>
        <w:rPr>
          <w:lang w:val="en-US"/>
        </w:rPr>
      </w:pPr>
      <w:commentRangeStart w:id="35"/>
      <w:r>
        <w:rPr>
          <w:lang w:val="en-US"/>
        </w:rPr>
        <w:t>We</w:t>
      </w:r>
      <w:commentRangeEnd w:id="35"/>
      <w:r w:rsidR="007B3F54">
        <w:rPr>
          <w:rStyle w:val="Kommentarzeichen"/>
        </w:rPr>
        <w:commentReference w:id="35"/>
      </w:r>
      <w:r>
        <w:rPr>
          <w:lang w:val="en-US"/>
        </w:rPr>
        <w:t xml:space="preserv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36"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37"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37"/>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36"/>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XHJcbiAgPG5zPk9taXQ8L25zPlxyXG4gIDxvcz5FTDk1PC9vcz5cclxuICA8cHM+RUw5NTwvcHM+XHJcbjwvc3A+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MTE8L29zPlxyXG4gIDxwcz4xMTwvcHM+XHJcbjwvc3A+XHJcbjxlcD5cclxuICA8bj4xOTwvbj5cclxuICA8aW4+dHJ1ZTwvaW4+XHJcbiAgPG9zPjE5PC9vcz5cclxuICA8cHM+MTk8L3BzPlxyXG48L2VwPlxyXG48b3M+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5C209310"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38"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38"/>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5E75BB6B"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w:t>
      </w:r>
      <w:r w:rsidR="00265AEB" w:rsidRPr="001F0EC4">
        <w:rPr>
          <w:lang w:val="en-US"/>
        </w:rPr>
        <w:lastRenderedPageBreak/>
        <w:t xml:space="preserve">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NmQ4NzUzNjktM2M3MS00YjFjLTk5ODEtNTgzMmIzMmM5MzQ2IiwiVGV4dCI6Ils3N10iLCJXQUlWZXJzaW9uIjoiNi4xNy4wLjAifQ==}</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39" w:name="_Toc160791733"/>
      <w:r w:rsidRPr="000D56B2">
        <w:rPr>
          <w:i/>
          <w:iCs/>
          <w:lang w:val="en-US"/>
        </w:rPr>
        <w:t>Delimiting distinctiveness and authenticity</w:t>
      </w:r>
      <w:bookmarkEnd w:id="39"/>
    </w:p>
    <w:p w14:paraId="7C0335C5" w14:textId="64FC8F0F"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0aWxhIiwiTGFzdE5hbWUiOiJBbmRpY3MiLCJQcm90ZWN0ZWQiOmZhbHNlLCJTZXgiOjIsIkNyZWF0ZWRCeSI6Il9DaHJpc3RpbmUgTnVzc2JhdW0iLCJDcmVhdGVkT24iOiIyMDI0LTA3LTIzVDE0OjA3OjM4IiwiTW9kaWZpZWRCeSI6Il9DaHJpc3RpbmUgTnVzc2JhdW0iLCJJZCI6IjlhOTBiZGZkLTNjNWItNDQyYi1iMjI1LWY1YjY0MzE4OTUyYSIsIk1vZGlmaWVkT24iOiIyMDI0LTA3LTIzVDE0OjA3OjM4IiwiUHJvamVjdCI6eyIkaWQiOiI4IiwiJHR5cGUiOiJTd2lzc0FjYWRlbWljLkNpdGF2aS5Qcm9qZWN0LCBTd2lzc0FjYWRlbWljLkNpdGF2aSJ9fSx7IiRpZCI6IjkiLCIkdHlwZSI6IlN3aXNzQWNhZGVtaWMuQ2l0YXZpLlBlcnNvbiwgU3dpc3NBY2FkZW1pYy5DaXRhdmkiLCJGaXJzdE5hbWUiOiJKYW1lcyIsIkxhc3ROYW1lIjoiTWNRdWVlbiIsIk1pZGRsZU5hbWUiOiJNLiIsIlByb3RlY3RlZCI6ZmFsc2UsIlNleCI6MiwiQ3JlYXRlZEJ5IjoiX0NocmlzdGluZSBOdXNzYmF1bSIsIkNyZWF0ZWRPbiI6IjIwMjQtMDctMjNUMTQ6MDc6MzgiLCJNb2RpZmllZEJ5IjoiX0NocmlzdGluZSBOdXNzYmF1bSIsIklkIjoiYjBmZjVhYTgtODM1Ni00MjVhLWIwODAtMWVjZjRkYzBmOGY4IiwiTW9kaWZpZWRPbiI6IjIwMjQtMDctMjNUMTQ6MDc6MzgiLCJQcm9qZWN0Ijp7IiRyZWYiOiI4In19LHsiJGlkIjoiMTAiLCIkdHlwZSI6IlN3aXNzQWNhZGVtaWMuQ2l0YXZpLlBlcnNvbiwgU3dpc3NBY2FkZW1pYy5DaXRhdmkiLCJGaXJzdE5hbWUiOiJLYXJsIiwiTGFzdE5hbWUiOiJQZXRlcnNzb24iLCJNaWRkbGVOYW1lIjoiTWFnbnVzIiwiUHJvdGVjdGVkIjpmYWxzZSwiU2V4IjoyLCJDcmVhdGVkQnkiOiJfQ2hyaXN0aW5lIE51c3NiYXVtIiwiQ3JlYXRlZE9uIjoiMjAyNC0wNy0yM1QxNDowNzozOCIsIk1vZGlmaWVkQnkiOiJfQ2hyaXN0aW5lIE51c3NiYXVtIiwiSWQiOiIwNmU1ZjU0Ny01ODJmLTQyMTAtOTg2MC1kZTYwODFiMThlMWIiLCJNb2RpZmllZE9uIjoiMjAyNC0wNy0yM1QxNDowNzozOCIsIlByb2plY3QiOnsiJHJlZiI6IjgifX0seyIkaWQiOiIxMS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4In19LHsiJGlkIjoiMTIiLCIkdHlwZSI6IlN3aXNzQWNhZGVtaWMuQ2l0YXZpLlBlcnNvbiwgU3dpc3NBY2FkZW1pYy5DaXRhdmkiLCJGaXJzdE5hbWUiOiJHw6Fib3IiLCJMYXN0TmFtZSI6IlJ1ZGFzIiwiUHJvdGVjdGVkIjpmYWxzZSwiU2V4IjoyLCJDcmVhdGVkQnkiOiJfQ2hyaXN0aW5lIE51c3NiYXVtIiwiQ3JlYXRlZE9uIjoiMjAyNC0wNy0yM1QxNDowNzozOCIsIk1vZGlmaWVkQnkiOiJfQ2hyaXN0aW5lIE51c3NiYXVtIiwiSWQiOiIzNGY0MGJhZC1jMWU3LTQ0MjctOTliNi0zODAzN2E3MWIyOTkiLCJNb2RpZmllZE9uIjoiMjAyNC0wNy0yM1QxNDowNzozOCIsIlByb2plY3QiOnsiJHJlZiI6IjgifX0seyIkaWQiOiIxMyIsIiR0eXBlIjoiU3dpc3NBY2FkZW1pYy5DaXRhdmkuUGVyc29uLCBTd2lzc0FjYWRlbWljLkNpdGF2aSIsIkZpcnN0TmFtZSI6IlpvbHTDoW4iLCJMYXN0TmFtZSI6IlZpZG55w6Fuc3preSIsIlByb3RlY3RlZCI6ZmFsc2UsIlNleCI6MiwiQ3JlYXRlZEJ5IjoiX0NocmlzdGluZSBOdXNzYmF1bSIsIkNyZWF0ZWRPbiI6IjIwMjQtMDctMjNUMTQ6MDc6MzgiLCJNb2RpZmllZEJ5IjoiX0NocmlzdGluZSBOdXNzYmF1bSIsIklkIjoiNjZhZTI3YjMtZGYyNS00OTAzLTg4NzMtMDAwNGEyNWJmYmZiIiwiTW9kaWZpZWRPbiI6IjIwMjQtMDctMjNUMTQ6MDc6MzgiLCJQcm9qZWN0Ijp7IiRyZWYiOiI4In19XSwiQ2l0YXRpb25LZXlVcGRhdGVUeXBlIjowLCJDb2xsYWJvcmF0b3JzIjpbXSwiRGF0ZTIiOiIyNy4wNS4yMDEwIiwiRG9pIjoiMTAuMTAxNi9qLm5ldXJvaW1hZ2UuMjAxMC4wNS4wND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1NTM4OTUiLCJVcmlTdHJpbmciOiJodHRwOi8vd3d3Lm5jYmkubmxtLm5paC5nb3YvcHVibWVkLzIwNTUzO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A3OjM4IiwiTW9kaWZpZWRCeSI6Il9DaHJpc3RpbmUgTnVzc2JhdW0iLCJJZCI6IjA5MTc2ZmJjLWY5NTctNDFkZC1iM2FkLTQ1MDcyNWQ5ZWNlMSIsIk1vZGlmaWVkT24iOiIyMDI0LTA3LTIzVDE0OjA3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5ldXJvaW1hZ2UuMjAxMC4wNS4wNDgiLCJVcmlTdHJpbmciOiJodHRwczovL2RvaS5vcmcvMTAuMTAxNi9qLm5ldXJvaW1hZ2UuMjAxMC4wNS4w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Dc6MzgiLCJNb2RpZmllZEJ5IjoiX0NocmlzdGluZSBOdXNzYmF1bSIsIklkIjoiODczN2Q2ZTItYTAxOS00YzNkLTk2OTEtNjdhODdhYTc5ZGZmIiwiTW9kaWZpZWRPbiI6IjIwMjQtMDctMjNUMTQ6MDc6MzgiLCJQcm9qZWN0Ijp7IiRyZWYiOiI4In19XSwiTnVtYmVyIjoiNCIsIk9yZ2FuaXphdGlvbnMiOltdLCJPdGhlcnNJbnZvbHZlZCI6W10sIlBhZ2VSYW5nZSI6IjxzcD5cclxuICA8bj4xNTI4PC9uPlxyXG4gIDxpbj50cnVlPC9pbj5cclxuICA8b3M+MTUyODwvb3M+XHJcbiAgPHBzPjE1Mjg8L3BzPlxyXG48L3NwPlxyXG48ZXA+XHJcbiAgPG4+MTU0MDwvbj5cclxuICA8aW4+dHJ1ZTwvaW4+XHJcbiAgPG9zPjE1NDA8L29zPlxyXG4gIDxwcz4xNTQwPC9wcz5cclxuPC9lcD5cclxuPG9zPjE1MjgtNDA8L29zPiIsIlBlcmlvZGljYWwiOnsiJGlkIjoiMjA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4In19LCJQdWJsaXNoZXJzIjpbXSwiUHViTWVkSWQiOiIyMDU1Mzg5NSIsIlF1b3RhdGlvbnMiOltdLCJSYXRpbmciOjAsIlJlZmVyZW5jZVR5cGUiOiJKb3VybmFsQXJ0aWNsZSIsIlNob3J0VGl0bGUiOiJBbmRpY3MsIE1jUXVlZW4gZXQgYWwuIDIwMTAg4oCTIE5ldXJhbCBtZWNoYW5pc21zIGZvciB2b2ljZSByZWNvZ25pdGlvbiIsIlNob3J0VGl0bGVVcGRhdGVUeXBlIjowLCJTb3VyY2VPZkJpYmxpb2dyYXBoaWNJbmZvcm1hdGlvbiI6IlB1Yk1lZCIsIlN0YXRpY0lkcyI6WyI3YmM5YjIzZS00OGNjLTQxMzUtYjA1Zi00YzdjMjg5NzMzYTgiXSwiVGFibGVPZkNvbnRlbnRzQ29tcGxleGl0eSI6MCwiVGFibGVPZkNvbnRlbnRzU291cmNlVGV4dEZvcm1hdCI6MCwiVGFza3MiOltdLCJUaXRsZSI6Ik5ldXJhbCBtZWNoYW5pc21zIGZvciB2b2ljZSByZWNvZ25pdGlvbiIsIlRyYW5zbGF0b3JzIjpbXSwiVm9sdW1lIjoiNTIiLCJZZWFyIjoiMjAxMCIsIlllYXJSZXNvbHZlZCI6IjIwMTAiLCJDcmVhdGVkQnkiOiJfQ2hyaXN0aW5lIE51c3NiYXVtIiwiQ3JlYXRlZE9uIjoiMjAyNC0wNy0yM1QxNDowNzozOCIsIk1vZGlmaWVkQnkiOiJfQ2hyaXN0aW5lIE51c3NiYXVtIiwiSWQiOiI0YjYyZjZkOC0zNjRjLTQ1YWQtOTQyNS1lYmQ3MGUyYTVkMjQiLCJNb2RpZmllZE9uIjoiMjAyNS0wMS0xNVQxMDowMzoyMSIsIlByb2plY3QiOnsiJHJlZiI6IjgifX0sIlVzZU51bWJlcmluZ1R5cGVPZlBhcmVudERvY3VtZW50IjpmYWxzZX0seyIkaWQiOiIyMS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QuIiwiTGFzdE5hbWUiOiJWYWxlbnRpbmUiLCJQcm90ZWN0ZWQiOmZhbHNlLCJTZXgiOjAsIkNyZWF0ZWRCeSI6Il9DaHJpc3RpbmUiLCJDcmVhdGVkT24iOiIyMDE5LTAyLTIxVDEyOjUwOjQ2IiwiTW9kaWZpZWRCeSI6Il9DaHJpc3RpbmUiLCJJZCI6ImRmMDI5YWJjLTFlMzItNDAwMC1hYWJjLWRkYWVhMjJjYjcwOCIsIk1vZGlmaWVkT24iOiIyMDE5LTAyLTIxVDEyOjUwOjQ4IiwiUHJvamVjdCI6eyIkcmVmIjoiOCJ9fSx7IiRpZCI6IjI3IiwiJHR5cGUiOiJTd2lzc0FjYWRlbWljLkNpdGF2aS5QZXJzb24sIFN3aXNzQWNhZGVtaWMuQ2l0YXZpIiwiRmlyc3ROYW1lIjoiTWljaGFlbCIsIkxhc3ROYW1lIjoiTGV3aXMiLCJNaWRkbGVOYW1lIjoiQi4iLCJQcm90ZWN0ZWQiOmZhbHNlLCJTZXgiOjIsIkNyZWF0ZWRCeSI6Il9DaHJpc3RpbmUiLCJDcmVhdGVkT24iOiIyMDE5LTA3LTAyVDA3OjU5OjE2IiwiTW9kaWZpZWRCeSI6Il9DaHJpc3RpbmUiLCJJZCI6IjQ3NDA4YmM4LTI2NzAtNDQ1OS1hMzZjLTE5ZTE5ZGNmZmE5ZCIsIk1vZGlmaWVkT24iOiIyMDE5LTA3LTAyVDA3OjU5OjE5IiwiUHJvamVjdCI6eyIkcmVmIjoiOCJ9fSx7IiRpZCI6IjI4IiwiJHR5cGUiOiJTd2lzc0FjYWRlbWljLkNpdGF2aS5QZXJzb24sIFN3aXNzQWNhZGVtaWMuQ2l0YXZpIiwiRmlyc3ROYW1lIjoiUC4iLCJMYXN0TmFtZSI6IkhpbGxzIiwiTWlkZGxlTmFtZSI6IkouIiwiUHJvdGVjdGVkIjpmYWxzZSwiU2V4IjowLCJDcmVhdGVkQnkiOiJfQ2hyaXN0aW5lIiwiQ3JlYXRlZE9uIjoiMjAxOS0wMi0yMVQxMjo1MDo0NiIsIk1vZGlmaWVkQnkiOiJfQ2hyaXN0aW5lIiwiSWQiOiIyZTgxZTQ2YS1kZDQ3LTQ1OTQtYTFmOS02Mzc1NzQzNjNhNDUiLCJNb2RpZmllZE9uIjoiMjAxOS0wMi0yMVQxMjo1MDo0OCIsIlByb2plY3QiOnsiJHJlZiI6IjgifX1dLCJDaXRhdGlvbktleVVwZGF0ZVR5cGUiOjAsIkNvbGxhYm9yYXRvcnMiOltdLCJEYXRlMiI6IjIwMTQvMTEvMjgiLCJEb2kiOiIxMC4xMDgwLzE3NDcwMjE4LjIwMTQuOTkwMzky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jU0Mjc4ODMiLCJVcmlTdHJpbmciOiJodHRwOi8vd3d3Lm5jYmkubmxtLm5paC5nb3YvcHVibWVkLzI1NDI3O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ExZGFlYTNlLTE5M2UtNDU0NC1iMmVkLTMyOTI3ZjM2ZjhjMSIsIk1vZGlmaWVkT24iOiIyMDE5LTAyLTIxVDEyOjUwOjU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zQ3MDIxOC4yMDE0Ljk5MDM5MiIsIlVyaVN0cmluZyI6Imh0dHBzOi8vZG9pLm9yZy8xMC4xMDgwLzE3NDcwMjE4LjIwMTQuOTkwMzk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AzMTI0NWMwLWRiMjEtNGNlMi1iODIwLTk0MGJiZGZmOTJhMCIsIk1vZGlmaWVkT24iOiIyMDE5LTAyLTIxVDEyOjUwOjU0IiwiUHJvamVjdCI6eyIkcmVmIjoiOCJ9fV0sIk51bWJlciI6IjEwIiwiT3JnYW5pemF0aW9ucyI6W10sIk90aGVyc0ludm9sdmVkIjpbXSwiUGFnZVJhbmdlIjoiPHNwPlxyXG4gIDxuPjE5OTY8L24+XHJcbiAgPGluPnRydWU8L2luPlxyXG4gIDxvcz4xOTk2PC9vcz5cclxuICA8cHM+MTk5NjwvcHM+XHJcbjwvc3A+XHJcbjxlcD5cclxuICA8bj4yMDE5PC9uPlxyXG4gIDxpbj50cnVlPC9pbj5cclxuICA8b3M+MjAxOTwvb3M+XHJcbiAgPHBzPjIwMTk8L3BzPlxyXG48L2VwPlxyXG48b3M+MTk5Ni0yMDE5PC9vcz4iLCJQZXJpb2RpY2FsIjp7IiRpZCI6IjM1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U0Mjc4ODMiLCJRdW90YXRpb25zIjpbXSwiUmF0aW5nIjowLCJSZWZlcmVuY2VUeXBlIjoiSm91cm5hbEFydGljbGUiLCJTaG9ydFRpdGxlIjoiVmFsZW50aW5lLCBMZXdpcyBldCBhbC4gMjAxNiDigJMgRmFjZS1zcGFjZSIsIlNob3J0VGl0bGVVcGRhdGVUeXBlIjowLCJTb3VyY2VPZkJpYmxpb2dyYXBoaWNJbmZvcm1hdGlvbiI6IkVuZE5vdGUiLCJTdGF0aWNJZHMiOlsiZGVkNzVjY2QtNDc5My00ZTBkLWFiNmMtZWU2NjE3YjAxZDE0Il0sIlN1YnRpdGxlIjoiQSB1bmlmeWluZyBjb25jZXB0IGluIGZhY2UgcmVjb2duaXRpb24gcmVzZWFyY2giLCJUYWJsZU9mQ29udGVudHNDb21wbGV4aXR5IjowLCJUYWJsZU9mQ29udGVudHNTb3VyY2VUZXh0Rm9ybWF0IjowLCJUYXNrcyI6W10sIlRpdGxlIjoiRmFjZS1zcGFjZSIsIlRyYW5zbGF0b3JzIjpbXSwiVm9sdW1lIjoiNjkiLCJZZWFyIjoiMjAxNiIsIlllYXJSZXNvbHZlZCI6IjIwMTYiLCJDcmVhdGVkQnkiOiJfQ2hyaXN0aW5lIiwiQ3JlYXRlZE9uIjoiMjAxOS0wMi0yMVQxMjo1MDo0NiIsIk1vZGlmaWVkQnkiOiJfQ2hyaXN0aW5lIE51c3NiYXVtIiwiSWQiOiJjNGJlNDc0My1hNjA2LTQwYmUtYWU3Ny1jNThmZjQ5YjBjOWIiLCJNb2RpZmllZE9uIjoiMjAyNS0wMS0xNVQxMDowMzoyMSIsIlByb2plY3QiOnsiJHJlZiI6IjgifX0sIlVzZU51bWJlcmluZ1R5cGVPZlBhcmVudERvY3VtZW50IjpmYWxzZX1dLCJGb3JtYXR0ZWRUZXh0Ijp7IiRpZCI6IjM2IiwiQ291bnQiOjEsIlRleHRVbml0cyI6W3siJGlkIjoiMzciLCJGb250U3R5bGUiOnsiJGlkIjoiMzgiLCJOZXV0cmFsIjp0cnVlfSwiUmVhZGluZ09yZGVyIjoxLCJUZXh0IjoiWzgzLDg0XSJ9XX0sIlRhZyI6IkNpdGF2aVBsYWNlaG9sZGVyI2JkZTA0MTc4LTUxOTYtNDY2OC1hYjFlLWM5MjNmYWU3YjIyNSIsIlRleHQiOiJbODMsODRdIiwiV0FJVmVyc2lvbiI6IjYuMTc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t>
      </w:r>
      <w:commentRangeStart w:id="40"/>
      <w:r w:rsidR="00BD0FF9">
        <w:rPr>
          <w:lang w:val="en-US"/>
        </w:rPr>
        <w:t>we</w:t>
      </w:r>
      <w:commentRangeEnd w:id="40"/>
      <w:r w:rsidR="008E30ED">
        <w:rPr>
          <w:rStyle w:val="Kommentarzeichen"/>
        </w:rPr>
        <w:commentReference w:id="40"/>
      </w:r>
      <w:r w:rsidR="00BD0FF9">
        <w:rPr>
          <w:lang w:val="en-US"/>
        </w:rPr>
        <w:t xml:space="preserv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41"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41"/>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42"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42"/>
    <w:p w14:paraId="71F59662" w14:textId="63D8F5CF"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43"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43"/>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w:t>
      </w:r>
      <w:r w:rsidR="00037F39" w:rsidRPr="00E127AD">
        <w:rPr>
          <w:lang w:val="en-US"/>
        </w:rPr>
        <w:lastRenderedPageBreak/>
        <w:t xml:space="preserve">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3RpbmUgTnVzc2JhdW0iLCJJZCI6ImE0NzI1NzJmLTZhZDAtNGVmZi05ZDViLTJkM2IwZWZjNzFiZSIsIk1vZGlmaWVkT24iOiIyMDI1LTAxLTE1VDEwOjAzOjIx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ZWZlcmVuY2VJZCI6ImI4NmVlOGZhLTg0NjYtNDZiZC04OWNmLTg3MDRjMWM0OTQw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3In0seyIkaWQiOiIyO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cmVmIjoiMTQifSx7IiRpZCI6IjI5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zA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4In19XS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4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jE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dGluZSBOdXNzYmF1bSIsIklkIjoiYjg2ZWU4ZmEtODQ2Ni00NmJkLTg5Y2YtODcwNGMxYzQ5NDA2IiwiTW9kaWZpZWRPbiI6IjIwMjUtMDEtMTVUMTA6MDM6MjEiLCJQcm9qZWN0Ijp7IiRyZWYiOiI4In19LCJVc2VOdW1iZXJpbmdUeXBlT2ZQYXJlbnREb2N1bWVudCI6ZmFsc2V9LHsiJGlkIjoiMzc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HJlZiI6IjEwIn0seyIkcmVmIjoiNyJ9XS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4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NDg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4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3RpbmUgTnVzc2JhdW0iLCJJZCI6ImViYWE0NDZmLTdmMmQtNGNkNS05NzRhLWZkNzU0Y2U1NmRkNCIsIk1vZGlmaWVkT24iOiIyMDI1LTAxLTE1VDEwOjAzOjIxIiwiUHJvamVjdCI6eyIkcmVmIjoiOCJ9fSwiVXNlTnVtYmVyaW5nVHlwZU9mUGFyZW50RG9jdW1lbnQiOmZhbHNlfV0sIkZvcm1hdHRlZFRleHQiOnsiJGlkIjoiNDkiLCJDb3VudCI6MSwiVGV4dFVuaXRzIjpbeyIkaWQiOiI1MCIsIkZvbnRTdHlsZSI6eyIkaWQiOiI1MSIsIk5ldXRyYWwiOnRydWV9LCJSZWFkaW5nT3JkZXIiOjEsIlRleHQiOiJbODXigJM4N10ifV19LCJUYWciOiJDaXRhdmlQbGFjZWhvbGRlciMyOTc0OTk1YS0yNjg2LTQ1Y2ItYjM2Ny1hNTNmZjk1YWU3YzUiLCJUZXh0IjoiWzg14oCTODddIiwiV0FJVmVyc2lvbiI6IjYuMTcuMC4wIn0=}</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44"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44"/>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0YjNkNzRkLWMyZWQtNDJkOS1iZmNlLTZkYzIxM2Y5Y2I2NSIsIlRleHQiOiJbN10iLCJXQUlWZXJzaW9uIjoiNi4xNy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45"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1LTAxLTE1VDEwOjAzOjIx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ODgsODldIn1dfSwiVGFnIjoiQ2l0YXZpUGxhY2Vob2xkZXIjOGIxODM4YWUtZjFkZS00NTc0LWI4Y2EtYjhhZjk0NzlmNThkIiwiVGV4dCI6Ils4OCw4OV0iLCJXQUlWZXJzaW9uIjoiNi4xNy4wLjAifQ==}</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commentRangeStart w:id="46"/>
      <w:r w:rsidR="00E127AD" w:rsidRPr="001F0EC4">
        <w:rPr>
          <w:lang w:val="en-US"/>
        </w:rPr>
        <w:t xml:space="preserve">. </w:t>
      </w:r>
      <w:bookmarkEnd w:id="45"/>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46"/>
      <w:r w:rsidR="00BC25E9">
        <w:rPr>
          <w:rStyle w:val="Kommentarzeichen"/>
        </w:rPr>
        <w:commentReference w:id="46"/>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47" w:name="_Toc160791734"/>
      <w:r>
        <w:rPr>
          <w:lang w:val="en-US"/>
        </w:rPr>
        <w:t>Converging evidence</w:t>
      </w:r>
      <w:bookmarkEnd w:id="47"/>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48"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from an 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w:t>
      </w:r>
      <w:r w:rsidR="00944805">
        <w:rPr>
          <w:lang w:val="en-US"/>
        </w:rPr>
        <w:lastRenderedPageBreak/>
        <w:t xml:space="preserve">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6B6875D0"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FaWZmIiwiTWlkZGxlTmFtZSI6IklzYWJlbGxlIiwiUHJlZml4Ijoidm9uIiwiUHJvdGVjdGVkIjpmYWxzZSwiU2V4IjoxLCJDcmVhdGVkQnkiOiJfQ2hyaXN0aW5lIE51c3NiYXVtIiwiQ3JlYXRlZE9uIjoiMjAyNC0wNy0wOVQwNzozODo0NCIsIk1vZGlmaWVkQnkiOiJfQ2hyaXN0aW5lIE51c3NiYXVtIiwiSWQiOiI4OTc0ZTNmMy02YWIxLTQ1ZDQtOTA5YS0wZmUzMDg4MmVjODUiLCJNb2RpZmllZE9uIjoiMjAyNC0wNy0wOVQwNzozODo0NC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wIiwiJHR5cGUiOiJTd2lzc0FjYWRlbWljLkNpdGF2aS5QZXJzb24sIFN3aXNzQWNhZGVtaWMuQ2l0YXZpIiwiRmlyc3ROYW1lIjoiRGFuaWVsYSIsIkxhc3ROYW1lIjoiS29ydGgiLCJQcm90ZWN0ZWQiOmZhbHNlLCJTZXgiOjEsIkNyZWF0ZWRCeSI6Il9DaHJpc3RpbmUgTnVzc2JhdW0iLCJDcmVhdGVkT24iOiIyMDI0LTA3LTA5VDA3OjM4OjQ0IiwiTW9kaWZpZWRCeSI6Il9DaHJpc3RpbmUgTnVzc2JhdW0iLCJJZCI6ImZiNzMwNmQ4LTg3NDEtNGE3OS1iNDI2LTg3YWJjZTA2MmMyYSIsIk1vZGlmaWVkT24iOiIyMDI0LTA3LTA5VDA3OjM4OjQ0IiwiUHJvamVjdCI6eyIkcmVmIjoiOCJ9fSx7IiRpZCI6IjEx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4In19LHsiJGlkIjoiMTIiLCIkdHlwZSI6IlN3aXNzQWNhZGVtaWMuQ2l0YXZpLlBlcnNvbiwgU3dpc3NBY2FkZW1pYy5DaXRhdmkiLCJGaXJzdE5hbWUiOiJTdGVmYW4iLCJMYXN0TmFtZSI6IlNjaHdlaW5iZXJnZXIiLCJNaWRkbGVOYW1lIjoiUm9iZXJ0IiwiUHJvdGVjdGVkIjpmYWxzZSwiU2V4IjoyLCJDcmVhdGVkQnkiOiJfQ2hyaXN0aW5lIE51c3NiYXVtIiwiQ3JlYXRlZE9uIjoiMjAyNC0wNy0wOVQwNzozODo0NCIsIk1vZGlmaWVkQnkiOiJfQ2hyaXN0aW5lIE51c3NiYXVtIiwiSWQiOiI4MjU3ODMyNC1kOGZhLTQ3NTktOWU4ZC03YzIyMmI3YzRjMjEiLCJNb2RpZmllZE9uIjoiMjAyNC0wNy0wOVQwNzozODo0NCIsIlByb2plY3QiOnsiJHJlZiI6IjgifX1dLCJDaXRhdGlvbktleVVwZGF0ZVR5cGUiOjAsIkNvbGxhYm9yYXRvcnMiOltdLCJEYXRlMiI6IjAyLjEyLjIwMjIiLCJEb2kiOiIxMC4xMDE2L2ouaXNjaS4yMDIyLjEwNTcx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XNjaS4yMDIyLjEwNTcxMSIsIlVyaVN0cmluZyI6Imh0dHBzOi8vZG9pLm9yZy8xMC4xMDE2L2ouaXNjaS4yMDIyLjEwNTc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Do0NCIsIk1vZGlmaWVkQnkiOiJfQ2hyaXN0aW5lIE51c3NiYXVtIiwiSWQiOiI5YmQ4MWRjNi1lOTAxLTQzYmItOGYxMS03ZjA2NTE5NzZjMDkiLCJNb2RpZmllZE9uIjoiMjAyNC0wNy0wOVQwNzozODo0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Y1NzgzMjEiLCJVcmlTdHJpbmciOiJodHRwOi8vd3d3Lm5jYmkubmxtLm5paC5nb3YvcHVibWVkLzM2NTc4Mz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4OjQ0IiwiTW9kaWZpZWRCeSI6Il9DaHJpc3RpbmUgTnVzc2JhdW0iLCJJZCI6IjI0M2NjNzYzLWM4NWItNDVmMS1iOTkzLWExYmQwNTFjYjZjNyIsIk1vZGlmaWVkT24iOiIyMDI0LTA3LTA5VDA3OjM4OjQ0IiwiUHJvamVjdCI6eyIkcmVmIjoiOCJ9fV0sIk51bWJlciI6IjEyIiwiT3JnYW5pemF0aW9ucyI6W10sIk90aGVyc0ludm9sdmVkIjpbXSwiUGFnZVJhbmdlIjoiPHNwPlxyXG4gIDxuPjEwNTcxMTwvbj5cclxuICA8aW4+dHJ1ZTwvaW4+XHJcbiAgPG9zPjEwNTcxMTwvb3M+XHJcbiAgPHBzPjEwNTcxMTwvcHM+XHJcbjwvc3A+XHJcbjxvcz4xMDU3MTE8L29zPiIsIlBlcmlvZGljYWwiOnsiJGlkIjoiMjIiLCIkdHlwZSI6IlN3aXNzQWNhZGVtaWMuQ2l0YXZpLlBlcmlvZGljYWwsIFN3aXNzQWNhZGVtaWMuQ2l0YXZpIiwiRWlzc24iOiIyNTg5LTAwNDIiLCJOYW1lIjoiaVNjaWVuY2UiLCJQYWdpbmF0aW9uIjowLCJQcm90ZWN0ZWQiOmZhbHNlLCJVc2VyQWJicmV2aWF0aW9uMSI6ImlTY2llbmNlIiwiQ3JlYXRlZEJ5IjoiX0NocmlzdGluZSBOdXNzYmF1bSIsIkNyZWF0ZWRPbiI6IjIwMjQtMDctMDlUMDc6Mzg6NDQiLCJNb2RpZmllZEJ5IjoiX0NocmlzdGluZSBOdXNzYmF1bSIsIklkIjoiYWVjOThkYjMtMWNlYS00ZWZhLTllNzgtZGFjYmZhNmY3ZWE2IiwiTW9kaWZpZWRPbiI6IjIwMjQtMDctMDlUMDc6Mzg6NDQiLCJQcm9qZWN0Ijp7IiRyZWYiOiI4In19LCJQbWNJZCI6IlBNQzk3OTEzNDYiLCJQdWJsaXNoZXJzIjpbXSwiUHViTWVkSWQiOiIzNjU3ODMyMSIsIlF1b3RhdGlvbnMiOltdLCJSYXRpbmciOjAsIlJlZmVyZW5jZVR5cGUiOiJKb3VybmFsQXJ0aWNsZSIsIlNob3J0VGl0bGUiOiJFaWZmLCBGcsO8aGhvbHogZXQgYWwuIDIwMjIg4oCTIENyb3NzbW9kYWwgYmVuZWZpdHMgdG8gdm9jYWwgZW1vdGlvbiIsIlNob3J0VGl0bGVVcGRhdGVUeXBlIjowLCJTb3VyY2VPZkJpYmxpb2dyYXBoaWNJbmZvcm1hdGlvbiI6IlB1Yk1lZCIsIlN0YXRpY0lkcyI6WyJiZDcwMjA4Ni1jMzU2LTQxMTgtYmU4OC02NWU5MDkyZjliMWEiXSwiVGFibGVPZkNvbnRlbnRzQ29tcGxleGl0eSI6MCwiVGFibGVPZkNvbnRlbnRzU291cmNlVGV4dEZvcm1hdCI6MCwiVGFza3MiOltdLCJUaXRsZSI6IkNyb3NzbW9kYWwgYmVuZWZpdHMgdG8gdm9jYWwgZW1vdGlvbiBwZXJjZXB0aW9uIGluIGNvY2hsZWFyIGltcGxhbnQgdXNlcnMiLCJUcmFuc2xhdG9ycyI6W10sIlZvbHVtZSI6IjI1IiwiWWVhciI6IjIwMjIiLCJZZWFyUmVzb2x2ZWQiOiIyMDIyIiwiQ3JlYXRlZEJ5IjoiX0NocmlzdGluZSBOdXNzYmF1bSIsIkNyZWF0ZWRPbiI6IjIwMjQtMDctMDlUMDc6Mzg6NDQiLCJNb2RpZmllZEJ5IjoiX0NocmlzdGluZSBOdXNzYmF1bSIsIklkIjoiZjI1ZDU2OTItZGE1ZC00NTdiLWE0YWMtODQzMjA3ZDViZWU3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5MF0ifV19LCJUYWciOiJDaXRhdmlQbGFjZWhvbGRlciNhYzkxYTk1ZC0yZjI3LTQ1NmQtOTljYS0zNGYwZjY3ODRjODgiLCJUZXh0IjoiWzkwXSIsIldBSVZlcnNpb24iOiI2LjE3LjAuMCJ9}</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GlkIjoiOCIsIiR0eXBlIjoiU3dpc3NBY2FkZW1pYy5DaXRhdmkuUHJvamVjdCwgU3dpc3NBY2FkZW1pYy5DaXRhdmkifX0seyIkaWQiOiI5IiwiJHR5cGUiOiJTd2lzc0FjYWRlbWljLkNpdGF2aS5QZXJzb24sIFN3aXNzQWNhZGVtaWMuQ2l0YXZpIiwiRmlyc3ROYW1lIjoiQ2VsaW5hIiwiTGFzdE5hbWUiOiJFaWZmIiwiTWlkZGxlTmFtZSI6IkkuIiwiUHJlZml4Ijoidm9uIiwiUHJvdGVjdGVkIjpmYWxzZSwiU2V4IjoxLCJDcmVhdGVkQnkiOiJfQ2hyaXN0aW5lIE51c3NiYXVtIiwiQ3JlYXRlZE9uIjoiMjAyNC0wNy0wOVQwNzozOTo0NSIsIk1vZGlmaWVkQnkiOiJfQ2hyaXN0aW5lIE51c3NiYXVtIiwiSWQiOiJiYmQ1YTUzNS1lMGVmLTRmZWUtYmE2ZC0yMGYyMDVkMjQyMDkiLCJNb2RpZmllZE9uIjoiMjAyNC0wNy0wOVQwNzozOTo0NSIsIlByb2plY3QiOnsiJHJlZiI6IjgifX1dLCJDaXRhdGlvbktleVVwZGF0ZVR5cGUiOjAsIkNvbGxhYm9yYXRvcnMiOltdLCJEYXRlMiI6IjI1LjA4LjIwMjIiLCJEb2kiOiIxMC4zMzg5L2ZuaW5zLjIwMjIuOTU2O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To0NSIsIk1vZGlmaWVkQnkiOiJfQ2hyaXN0aW5lIE51c3NiYXVtIiwiSWQiOiJjODRkMDhjOS1lODFhLTRjZDEtOGUwOC0xN2E0Y2JiYThmZTciLCJNb2RpZmllZE9uIjoiMjAyNC0wNy0wOVQwNzozOT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To0NSIsIk1vZGlmaWVkQnkiOiJfQ2hyaXN0aW5lIE51c3NiYXVtIiwiSWQiOiIxZjc1YWJiYy0wYWY0LTRkY2EtODQwNy1hNDc2ZWEyYjIxNGYiLCJNb2RpZmllZE9uIjoiMjAyNC0wNy0wOVQwNz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0NTM4MzIiLCJVcmlTdHJpbmciOiJodHRwczovL3d3dy5uY2JpLm5sbS5uaWguZ292L3BtYy9hcnRpY2xlcy9QTUM5NDUzOD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5OjQ1IiwiTW9kaWZpZWRCeSI6Il9DaHJpc3RpbmUgTnVzc2JhdW0iLCJJZCI6ImY4ZGQ4M2ZhLWMxNDQtNDRhYy1iYWU4LWQ1N2E2ZDk0Y2NkMiIsIk1vZGlmaWVkT24iOiIyMDI0LTA3LTA5VDA3OjM5OjQ1IiwiUHJvamVjdCI6eyIkcmVmIjoiOCJ9fV0sIk9yZ2FuaXphdGlvbnMiOltdLCJPdGhlcnNJbnZvbHZlZCI6W10sIlBhZ2VSYW5nZSI6IjxzcD5cclxuICA8bj45NTY5MTc8L24+XHJcbiAgPGluPnRydWU8L2luPlxyXG4gIDxvcz45NTY5MTc8L29zPlxyXG4gIDxwcz45NTY5MTc8L3BzPlxyXG48L3NwPlxyXG48b3M+OTU2OTE3PC9vcz4iLCJQZXJpb2RpY2FsIjp7IiRpZCI6IjE5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OCJ9fSwiUG1jSWQiOiJQTUM5NDUzODMyIiwiUHVibGlzaGVycyI6W10sIlB1Yk1lZElkIjoiMzYwOTAyODciLCJRdW90YXRpb25zIjpbXSwiUmF0aW5nIjowLCJSZWZlcmVuY2VUeXBlIjoiSm91cm5hbEFydGljbGUiLCJTaG9ydFRpdGxlIjoiU2Nod2VpbmJlcmdlciwgRWlmZiAyMDIyIOKAkyBFbmhhbmNpbmcgc29jaW8tZW1vdGlvbmFsIGNvbW11bmljYXRpb24gYW5kIHF1YWxpdHkiLCJTaG9ydFRpdGxlVXBkYXRlVHlwZSI6MCwiU291cmNlT2ZCaWJsaW9ncmFwaGljSW5mb3JtYXRpb24iOiJQdWJNZWQiLCJTdGF0aWNJZHMiOlsiYzA3ODU2N2MtMTAzYS00MjUzLWE4MmMtMmVlNWZjNDkwNjJhIl0sIlRhYmxlT2ZDb250ZW50c0NvbXBsZXhpdHkiOjAsIlRhYmxlT2ZDb250ZW50c1NvdXJjZVRleHRGb3JtYXQiOjAsIlRhc2tzIjpbXSwiVGl0bGUiOiJFbmhhbmNpbmcgc29jaW8tZW1vdGlvbmFsIGNvbW11bmljYXRpb24gYW5kIHF1YWxpdHkgb2YgbGlmZSBpbiB5b3VuZyBjb2NobGVhciBpbXBsYW50IHJlY2lwaWVudHM6IFBlcnNwZWN0aXZlcyBmcm9tIHBhcmFtZXRlci1zcGVjaWZpYyBtb3JwaGluZyBhbmQgY2FyaWNhdHVyaW5nIiwiVHJhbnNsYXRvcnMiOltdLCJWb2x1bWUiOiIxNiIsIlllYXIiOiIyMDIyIiwiWWVhclJlc29sdmVkIjoiMjAyMiIsIkNyZWF0ZWRCeSI6Il9DaHJpc3RpbmUgTnVzc2JhdW0iLCJDcmVhdGVkT24iOiIyMDI0LTA3LTA5VDA3OjM5OjQ1IiwiTW9kaWZpZWRCeSI6Il9DaHJpc3RpbmUgTnVzc2JhdW0iLCJJZCI6ImZmYWFjMDE2LTBlMDEtNGUyMC04ODI0LTAyYTYxM2FjOGU5Ny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FdIn1dfSwiVGFnIjoiQ2l0YXZpUGxhY2Vob2xkZXIjNzc3MTBkYWYtOGRhNy00ZTMwLTg1OWMtMjc4ZDJlODBiYWRlIiwiVGV4dCI6Ils5MV0iLCJXQUlWZXJzaW9uIjoiNi4xNy4wLjAifQ==}</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Sx7IiRpZCI6IjIxIiwiJHR5cGUiOiJTd2lzc0FjYWRlbWljLkNpdGF2aS5DaXRhdGlvbnMuV29yZFBsYWNlaG9sZGVyRW50cnksIFN3aXNzQWNhZGVtaWMuQ2l0YXZpIiwiSWQiOiI0MTFkY2M2OS1jOGI5LTRiMmItOGM4MC1jZGU1Y2I4OGZiNzYiLCJSYW5nZVN0YXJ0IjozLCJSYW5nZUxlbmd0aCI6NCwiUmVmZXJlbmNlSWQiOiI1ZjcxOTEwMS1hNjMyLTRjY2YtOGJkOC04YTFiNmMyOTcxOTk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nVuaWNoaSIsIkxhc3ROYW1lIjoiWWFtYWdpc2hpIiwiUHJvdGVjdGVkIjpmYWxzZSwiU2V4IjowLCJDcmVhdGVkQnkiOiJfQ2hyaXN0aW5lIE51c3NiYXVtIiwiQ3JlYXRlZE9uIjoiMjAyMy0wNC0wM1QwODoyNjo1MyIsIk1vZGlmaWVkQnkiOiJfQ2hyaXN0aW5lIE51c3NiYXVtIiwiSWQiOiJiNzc2NmQ3MC02NjZlLTRhNGItODg4ZC04N2M0ZGQ4OWJjMzAiLCJNb2RpZmllZE9uIjoiMjAyMy0wNC0wM1QwODoyNjo1MyIsIlByb2plY3QiOnsiJHJlZiI6IjgifX0seyIkaWQiOiIyNyIsIiR0eXBlIjoiU3dpc3NBY2FkZW1pYy5DaXRhdmkuUGVyc29uLCBTd2lzc0FjYWRlbWljLkNpdGF2aSIsIkZpcnN0TmFtZSI6IkNocmlzdG9waGUiLCJMYXN0TmFtZSI6IlZlYXV4IiwiUHJvdGVjdGVkIjpmYWxzZSwiU2V4IjoyLCJDcmVhdGVkQnkiOiJfQ2hyaXN0aW5lIE51c3NiYXVtIiwiQ3JlYXRlZE9uIjoiMjAyMy0wNC0wM1QwODoyNjo1MyIsIk1vZGlmaWVkQnkiOiJfQ2hyaXN0aW5lIE51c3NiYXVtIiwiSWQiOiI5YzZjMTJjOS03ZDg2LTRmOTktOTkyMy01MjdjNTQyYWRkZmQiLCJNb2RpZmllZE9uIjoiMjAyMy0wNC0wM1QwODoyNjo1MyIsIlByb2plY3QiOnsiJHJlZiI6IjgifX0seyIkaWQiOiIyOCIsIiR0eXBlIjoiU3dpc3NBY2FkZW1pYy5DaXRhdmkuUGVyc29uLCBTd2lzc0FjYWRlbWljLkNpdGF2aSIsIkZpcnN0TmFtZSI6IlNpbW9uIiwiTGFzdE5hbWUiOiJLaW5nIiwiUHJvdGVjdGVkIjpmYWxzZSwiU2V4IjoyLCJDcmVhdGVkQnkiOiJfQ2hyaXN0aW5lIiwiQ3JlYXRlZE9uIjoiMjAxOS0xMi0xMlQyMDozMzo1MSIsIk1vZGlmaWVkQnkiOiJfQ2hyaXN0aW5lIiwiSWQiOiJjZmEzYjQ1Zi0zNGU0LTQyNTgtYmY0Ni05ZDkzNTRjODZjNDEiLCJNb2RpZmllZE9uIjoiMjAxOS0xMi0xMlQyMDozMzo1NiIsIlByb2plY3QiOnsiJHJlZiI6IjgifX0seyIkaWQiOiIyOSIsIiR0eXBlIjoiU3dpc3NBY2FkZW1pYy5DaXRhdmkuUGVyc29uLCBTd2lzc0FjYWRlbWljLkNpdGF2aSIsIkZpcnN0TmFtZSI6IlN0ZXZlIiwiTGFzdE5hbWUiOiJSZW5hbHMiLCJQcm90ZWN0ZWQiOmZhbHNlLCJTZXgiOjIsIkNyZWF0ZWRCeSI6Il9DaHJpc3RpbmUgTnVzc2JhdW0iLCJDcmVhdGVkT24iOiIyMDIzLTA0LTAzVDA4OjI2OjUzIiwiTW9kaWZpZWRCeSI6Il9DaHJpc3RpbmUgTnVzc2JhdW0iLCJJZCI6ImQyMjhkZGVmLWI3NTUtNDMzMS1hNzQ2LWI5ZmJlMTdhY2UwNyIsIk1vZGlmaWVkT24iOiIyMDIzLTA0LTAzVDA4OjI2OjUzIiwiUHJvamVjdCI6eyIkcmVmIjoiOCJ9fV0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4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zM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OC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dGluZSBOdXNzYmF1bSIsIklkIjoiNWY3MTkxMDEtYTYzMi00Y2NmLThiZDgtOGExYjZjMjk3MTk5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yMSw5Ml0ifV19LCJUYWciOiJDaXRhdmlQbGFjZWhvbGRlciNmODMyOGE4MC05MTBhLTQ2MTMtOTk3Ny1mZDE3NTRhZGIyNWMiLCJUZXh0IjoiWzIxLDkyXSIsIldBSVZlcnNpb24iOiI2LjE3LjAuMCJ9}</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49" w:name="_Toc160791735"/>
      <w:bookmarkEnd w:id="48"/>
      <w:r w:rsidRPr="00A017E1">
        <w:rPr>
          <w:lang w:val="en-US"/>
        </w:rPr>
        <w:t>Naturalness research rooted in voice perception theory</w:t>
      </w:r>
      <w:bookmarkEnd w:id="49"/>
    </w:p>
    <w:p w14:paraId="473256A1" w14:textId="6DEF6605" w:rsidR="00E13D98" w:rsidRDefault="00D92469" w:rsidP="00543E14">
      <w:pPr>
        <w:spacing w:line="480" w:lineRule="auto"/>
        <w:jc w:val="both"/>
        <w:rPr>
          <w:lang w:val="en-US"/>
        </w:rPr>
      </w:pPr>
      <w:r w:rsidRPr="00D92469">
        <w:rPr>
          <w:lang w:val="en-US"/>
        </w:rPr>
        <w:t>Several authors have pointed out that research on voice naturalness is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UtMDEtMTVUMTA6MDM6MjEiLCJQcm9qZWN0Ijp7IiRyZWYiOiI4In19LCJVc2VOdW1iZXJpbmdUeXBlT2ZQYXJlbnREb2N1bWVudCI6ZmFsc2V9XSwiRm9ybWF0dGVkVGV4dCI6eyIkaWQiOiIzMSIsIkNvdW50IjoxLCJUZXh0VW5pdHMiOlt7IiRpZCI6IjMyIiwiRm9udFN0eWxlIjp7IiRpZCI6IjMzIiwiTmV1dHJhbCI6dHJ1ZX0sIlJlYWRpbmdPcmRlciI6MSwiVGV4dCI6IlsxNywyM10ifV19LCJUYWciOiJDaXRhdmlQbGFjZWhvbGRlciNlZDg4N2YwYi0zNGNjLTQ4ZTQtODI4ZS1iNmUzYzFkOGE2MTQiLCJUZXh0IjoiWzE3LDIzXSIsIldBSVZlcnNpb24iOiI2LjE3LjAuMCJ9}</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50"/>
      <w:r w:rsidR="00E13D98" w:rsidRPr="001F0EC4">
        <w:rPr>
          <w:lang w:val="en-US"/>
        </w:rPr>
        <w:t xml:space="preserve">This allows rooting the mechanisms and types of voice naturalness assessments at relevant levels </w:t>
      </w:r>
      <w:r w:rsidR="00E13D98" w:rsidRPr="00E13D98">
        <w:rPr>
          <w:lang w:val="en-US"/>
        </w:rPr>
        <w:t>of voice analysis</w:t>
      </w:r>
      <w:commentRangeEnd w:id="50"/>
      <w:r w:rsidR="00017DD5">
        <w:rPr>
          <w:rStyle w:val="Kommentarzeichen"/>
        </w:rPr>
        <w:commentReference w:id="50"/>
      </w:r>
      <w:r w:rsidR="00E13D98" w:rsidRPr="00E13D98">
        <w:rPr>
          <w:lang w:val="en-US"/>
        </w:rPr>
        <w:t xml:space="preserve">. Influential theories of voice perception propose sequential and partly hierarchical stages of voice processing, including a major distinction between mechanisms for </w:t>
      </w:r>
      <w:commentRangeStart w:id="51"/>
      <w:r w:rsidR="00E13D98" w:rsidRPr="00E13D98">
        <w:rPr>
          <w:lang w:val="en-US"/>
        </w:rPr>
        <w:t>voice object analysis</w:t>
      </w:r>
      <w:commentRangeEnd w:id="51"/>
      <w:r w:rsidR="00C5579D">
        <w:rPr>
          <w:rStyle w:val="Kommentarzeichen"/>
        </w:rPr>
        <w:commentReference w:id="51"/>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S0wMS0xNVQxMDowMzoyMSIsIlByb2plY3QiOnsiJHJlZiI6IjgifX0sIlVzZU51bWJlcmluZ1R5cGVPZlBhcmVudERvY3VtZW50IjpmYWxzZX0seyIkaWQiOiIxOCIsIiR0eXBlIjoiU3dpc3NBY2FkZW1pYy5DaXRhdmkuQ2l0YXRpb25zLldvcmRQbGFjZWhvbGRlckVudHJ5LCBTd2lzc0FjYWRlbWljLkNpdGF2aSIsIklkIjoiMDY3ZGEzNjYtOGFjYy00YmM4LWI5NTMtZTc1ZjkxZDZlOGJiIiwiUmFuZ2VTdGFydCI6NSwiUmVmZXJlbmNlSWQiOiI4NDczZDE5Ny1iNmU3LTRmNTgtODk5Yi0yZDMxM2VlY2FlOTY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yZWYiOiI3In0seyIkaWQiOiIyMy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4In19LHsiJGlkIjoiMjQiLCIkdHlwZSI6IlN3aXNzQWNhZGVtaWMuQ2l0YXZpLlBlcnNvbiwgU3dpc3NBY2FkZW1pYy5DaXRhdmkiLCJGaXJzdE5hbWUiOiJNYXJpYW5uZSIsIkxhc3ROYW1lIjoiTGF0aW51cyIsIlByb3RlY3RlZCI6ZmFsc2UsIlNleCI6MSwiQ3JlYXRlZEJ5IjoiX0NocmlzdGluZSIsIkNyZWF0ZWRPbiI6IjIwMTktMDctMDNUMTM6MjA6NDYiLCJNb2RpZmllZEJ5IjoiX0NocmlzdGluZSIsIklkIjoiOGNjNWM5MDItMzNmMy00ZWQxLTkzMWYtNGZlZGM1YzI4OGU5IiwiTW9kaWZpZWRPbiI6IjIwMTktMDctMDNUMTM6MjA6NDkiLCJQcm9qZWN0Ijp7IiRyZWYiOiI4In19LHsiJGlkIjoiMjUiLCIkdHlwZSI6IlN3aXNzQWNhZGVtaWMuQ2l0YXZpLlBlcnNvbiwgU3dpc3NBY2FkZW1pYy5DaXRhdmkiLCJGaXJzdE5hbWUiOiJSLiIsIkxhc3ROYW1lIjoiV2F0c29uIiwiUHJvdGVjdGVkIjpmYWxzZSwiU2V4IjowLCJDcmVhdGVkQnkiOiJfQ2hyaXN0aW5lIiwiQ3JlYXRlZE9uIjoiMjAxOS0wMi0yMVQxMjo1MDo0NiIsIk1vZGlmaWVkQnkiOiJfQ2hyaXN0aW5lIiwiSWQiOiIxYjJhMzRlMS03ZjcxLTQ4ZDAtODdjNC1kOWM4Y2E0MGI1MDgiLCJNb2RpZmllZE9uIjoiMjAxOS0wMi0yMVQxMjo1MDo0OCIsIlByb2plY3QiOnsiJHJlZiI6IjgifX1dLCJDaXRhdGlvbktleVVwZGF0ZVR5cGUiOjAsIkNvbGxhYm9yYXRvcnMiOltdLCJEYXRlMiI6IjIwMTEvMTAvMTMiLCJEb2kiOiIxMC4xMTExL2ouMjA0NC04Mjk1LjIwMTEuMDIwNDE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xOTg4MzgwIiwiVXJpU3RyaW5nIjoiaHR0cDovL3d3dy5uY2JpLm5sbS5uaWguZ292L3B1Ym1lZC8yMTk4ODM4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NzY5NmU0Yi1jMDA0LTRjMGYtYTA2Ny0xNTMxZDVhNTgwZGEiLCJNb2RpZmllZE9uIjoiMjAxOS0wMi0yMVQxMjo1MDo1N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yMDQ0LTgyOTUuMjAxMS4wMjA0MS54IiwiVXJpU3RyaW5nIjoiaHR0cHM6Ly9kb2kub3JnLzEwLjExMTEvai4yMDQ0LTgyOTUuMjAxMS4wMjA0MS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c0NjJmYTAyLTZmOTktNGNkMy1iN2Y0LTFiOTRiNWE4ZjNhYSIsIk1vZGlmaWVkT24iOiIyMDE5LTAyLTIxVDEyOjUwOjU0IiwiUHJvamVjdCI6eyIkcmVmIjoiOCJ9fV0sIk51bWJlciI6IjQiLCJPcmdhbml6YXRpb25zIjpbXSwiT3RoZXJzSW52b2x2ZWQiOltdLCJQYWdlUmFuZ2UiOiI8c3A+XHJcbiAgPG4+NzExPC9uPlxyXG4gIDxpbj50cnVlPC9pbj5cclxuICA8b3M+NzExPC9vcz5cclxuICA8cHM+NzExPC9wcz5cclxuPC9zcD5cclxuPGVwPlxyXG4gIDxuPjcyNTwvbj5cclxuICA8aW4+dHJ1ZTwvaW4+XHJcbiAgPG9zPjcyNTwvb3M+XHJcbiAgPHBzPjcyNTwvcHM+XHJcbjwvZXA+XHJcbjxvcz43MTEtMjU8L29zPiIsIlBlcmlvZGljYWwiOnsiJGlkIjoiMzI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IxOTg4MzgwIiwiUXVvdGF0aW9ucyI6W10sIlJhdGluZyI6MCwiUmVmZXJlbmNlVHlwZSI6IkpvdXJuYWxBcnRpY2xlIiwiU2hvcnRUaXRsZSI6IkJlbGluLCBCZXN0ZWxtZXllciBldCBhbC4gMjAxMSDigJMgVW5kZXJzdGFuZGluZyB2b2ljZSBwZXJjZXB0aW9uIiwiU2hvcnRUaXRsZVVwZGF0ZVR5cGUiOjAsIlNvdXJjZU9mQmlibGlvZ3JhcGhpY0luZm9ybWF0aW9uIjoiRW5kTm90ZSIsIlN0YXRpY0lkcyI6WyJkNmU2OGQ5Yy02Y2JlLTQ1NzgtOTQ5Ny1hMzgzZWE5YmE2OGUiXSwiVGFibGVPZkNvbnRlbnRzQ29tcGxleGl0eSI6MCwiVGFibGVPZkNvbnRlbnRzU291cmNlVGV4dEZvcm1hdCI6MCwiVGFza3MiOltdLCJUaXRsZSI6IlVuZGVyc3RhbmRpbmcgdm9pY2UgcGVyY2VwdGlvbiIsIlRyYW5zbGF0b3JzIjpbXSwiVm9sdW1lIjoiMTAyIiwiWWVhciI6IjIwMTEiLCJZZWFyUmVzb2x2ZWQiOiIyMDExIiwiQ3JlYXRlZEJ5IjoiX0NocmlzdGluZSIsIkNyZWF0ZWRPbiI6IjIwMTktMDItMjFUMTI6NTA6NDYiLCJNb2RpZmllZEJ5IjoiX0NocmlzdGluZSBOdXNzYmF1bSIsIklkIjoiODQ3M2QxOTctYjZlNy00ZjU4LTg5OWItMmQzMTNlZWNhZTk2IiwiTW9kaWZpZWRPbiI6IjIwMjUtMDEtMTVUMTA6MDM6MjEiLCJQcm9qZWN0Ijp7IiRyZWYiOiI4In19LCJVc2VOdW1iZXJpbmdUeXBlT2ZQYXJlbnREb2N1bWVudCI6ZmFsc2V9LHsiJGlkIjoiMzMiLCIkdHlwZSI6IlN3aXNzQWNhZGVtaWMuQ2l0YXZpLkNpdGF0aW9ucy5Xb3JkUGxhY2Vob2xkZXJFbnRyeSwgU3dpc3NBY2FkZW1pYy5DaXRhdmkiLCJJZCI6ImUwODU4OTlkLTRiMTEtNDY1OC05Y2U1LTk1ZWQ1YzJiMGUxOSIsIlJhbmdlTGVuZ3RoIjoyLCJSZWZlcmVuY2VJZCI6ImIwMDFlNzFjLWZiMGQtNDc4Yy05ZGYxLTg4N2Q5YWE4ZmE1Z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0seyIkaWQiOiIz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0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HJlZiI6IjE3In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LHsiJGlkIjoiNDc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gifX0seyIkaWQiOiI1My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Tc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UtMDEtMTVUMTA6MDM6MjEiLCJQcm9qZWN0Ijp7IiRyZWYiOiI4In19LCJVc2VOdW1iZXJpbmdUeXBlT2ZQYXJlbnREb2N1bWVudCI6ZmFsc2V9XSwiRm9ybWF0dGVkVGV4dCI6eyIkaWQiOiI1OCIsIkNvdW50IjoxLCJUZXh0VW5pdHMiOlt7IiRpZCI6IjU5IiwiRm9udFN0eWxlIjp7IiRpZCI6IjYwIiwiTmV1dHJhbCI6dHJ1ZX0sIlJlYWRpbmdPcmRlciI6MSwiVGV4dCI6Ils0LDkz4oCTOTVdIn1dfSwiVGFnIjoiQ2l0YXZpUGxhY2Vob2xkZXIjZjIyZjY0OGMtNmM4YS00ZmE2LWFmOWEtZTU3YzAxM2UyNTQ4IiwiVGV4dCI6Ils0LDkz4oCTOTVdIiwiV0FJVmVyc2lvbiI6IjYuMTcuMC4wIn0=}</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3143BD64"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xml:space="preserve">. Assessing the </w:t>
      </w:r>
      <w:r w:rsidRPr="00E13D98">
        <w:rPr>
          <w:lang w:val="en-US"/>
        </w:rPr>
        <w:lastRenderedPageBreak/>
        <w:t>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4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3RpbmUgTnVzc2JhdW0iLCJJZCI6IjE5ODA4ZmE4LTc2ODItNDRkNS1hY2ZhLWQwMmY4MjIzMTljOC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ZdIn1dfSwiVGFnIjoiQ2l0YXZpUGxhY2Vob2xkZXIjNTgwOWNhMzYtZGRmMy00ZmEyLWI3YmUtYWU5MmI0MTcxZjlhIiwiVGV4dCI6Ils5Nl0iLCJXQUlWZXJzaW9uIjoiNi4xNy4wLjAifQ==}</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OCJ9fV0sIk9yZ2FuaXphdGlvbnMiOltdLCJPdGhlcnNJbnZvbHZlZCI6W10sIlBhZ2VSYW5nZSI6IjxzcD5cclxuICA8bj4xMDE5ODI8L24+XHJcbiAgPGluPnRydWU8L2luPlxyXG4gIDxvcz4xMDE5ODI8L29zPlxyXG4gIDxwcz4xMDE5ODI8L3BzPlxyXG48L3NwPlxyXG48b3M+MTAxOTgyPC9vcz4iLCJQZXJpb2RpY2FsIjp7IiRpZCI6IjE2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g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N0aW5lIE51c3NiYXVtIiwiSWQiOiI5ODQ4MmZhMS01Y2YzLTQxNzktOWE3OC05NDc0ZWFiNzJkOWMiLCJNb2RpZmllZE9uIjoiMjAyNS0wMS0xNVQxMDowMzoyMSIsIlByb2plY3QiOnsiJHJlZiI6IjgifX0sIlVzZU51bWJlcmluZ1R5cGVPZlBhcmVudERvY3VtZW50IjpmYWxzZX1dLCJGb3JtYXR0ZWRUZXh0Ijp7IiRpZCI6IjE3IiwiQ291bnQiOjEsIlRleHRVbml0cyI6W3siJGlkIjoiMTgiLCJGb250U3R5bGUiOnsiJGlkIjoiMTkiLCJOZXV0cmFsIjp0cnVlfSwiUmVhZGluZ09yZGVyIjoxLCJUZXh0IjoiWzk3XSJ9XX0sIlRhZyI6IkNpdGF2aVBsYWNlaG9sZGVyIzE5MzVlMmQyLTVhNmItNDc5YS05MWFhLTUyYWYxYzJiYmRhNiIsIlRleHQiOiJbOTddIiwiV0FJVmVyc2lvbiI6IjYuMTcuMC4wIn0=}</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47E9D935" w:rsidR="002E2F7B" w:rsidRDefault="00E13D98" w:rsidP="000D56B2">
      <w:pPr>
        <w:spacing w:line="480" w:lineRule="auto"/>
        <w:jc w:val="both"/>
        <w:rPr>
          <w:lang w:val="en-US"/>
        </w:rPr>
      </w:pPr>
      <w:commentRangeStart w:id="52"/>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52"/>
      <w:r w:rsidR="00C5579D">
        <w:rPr>
          <w:rStyle w:val="Kommentarzeichen"/>
        </w:rPr>
        <w:commentReference w:id="52"/>
      </w:r>
      <w:r w:rsidRPr="001F0EC4">
        <w:rPr>
          <w:lang w:val="en-US"/>
        </w:rPr>
        <w:t xml:space="preserve">. Voices are used as carriers to </w:t>
      </w:r>
      <w:r w:rsidRPr="00E13D98">
        <w:rPr>
          <w:lang w:val="en-US"/>
        </w:rPr>
        <w:t>express communicative and social content. For example, voices are used for speech communication, emotional expressions, and to produce individual voice characteristics</w:t>
      </w:r>
      <w:ins w:id="53" w:author="Drayton, Lindsey (ELS-HBE)" w:date="2025-01-08T16:15:00Z">
        <w:r w:rsidR="00C5579D">
          <w:rPr>
            <w:lang w:val="en-US"/>
          </w:rPr>
          <w:t xml:space="preserve">. </w:t>
        </w:r>
      </w:ins>
      <w:del w:id="54" w:author="Drayton, Lindsey (ELS-HBE)" w:date="2025-01-08T16: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pZCI6IjgiLCIkdHlwZSI6IlN3aXNzQWNhZGVtaWMuQ2l0YXZpLlByb2plY3QsIFN3aXNzQWNhZGVtaWMuQ2l0YXZpIn19LHsiJGlkIjoiOS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gifX0seyIkaWQiOiIx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4In19LHsiJGlkIjoiMTIiLCIkdHlwZSI6IlN3aXNzQWNhZGVtaWMuQ2l0YXZpLlBlcnNvbiwgU3dpc3NBY2FkZW1pYy5DaXRhdmkiLCJGaXJzdE5hbWUiOiJTaW5lYWQiLCJMYXN0TmFtZSI6IkNoZW4iLCJQcm90ZWN0ZWQiOmZhbHNlLCJTZXgiOjAsIkNyZWF0ZWRCeSI6Il9DaHJpc3RpbmUgTnVzc2JhdW0iLCJDcmVhdGVkT24iOiIyMDI0LTA3LTIzVDE0OjE3OjA0IiwiTW9kaWZpZWRCeSI6Il9DaHJpc3RpbmUgTnVzc2JhdW0iLCJJZCI6IjNjYjBkYjBlLWE0NjEtNDg1Yy04MGQ1LWViNTg1MmJjNzU2NyIsIk1vZGlmaWVkT24iOiIyMDI0LTA3LTIzVDE0OjE3OjA0IiwiUHJvamVjdCI6eyIkcmVmIjoiOCJ9fSx7IiRpZCI6IjEz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4In19LHsiJGlkIjoiMT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4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Q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OC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dGluZSBOdXNzYmF1bSIsIklkIjoiODE3MGFkMjUtNTUxNS00ZGM0LWI1OTMtODA0ZGExNDkwZjNhIiwiTW9kaWZpZWRPbiI6IjIwMjUtMDEtMTVUMTA6MDM6MjEiLCJQcm9qZWN0Ijp7IiRyZWYiOiI4In19LCJVc2VOdW1iZXJpbmdUeXBlT2ZQYXJlbnREb2N1bWVudCI6ZmFsc2V9XSwiRm9ybWF0dGVkVGV4dCI6eyIkaWQiOiIyNSIsIkNvdW50IjoxLCJUZXh0VW5pdHMiOlt7IiRpZCI6IjI2IiwiRm9udFN0eWxlIjp7IiRpZCI6IjI3IiwiTmV1dHJhbCI6dHJ1ZX0sIlJlYWRpbmdPcmRlciI6MSwiVGV4dCI6Ils5OF0ifV19LCJUYWciOiJDaXRhdmlQbGFjZWhvbGRlciNhNjIyMjEzMC0wYjE3LTQwNTctOTlmYS03YzE5NDM1N2ZiMTEiLCJUZXh0IjoiWzk4XSIsIldBSVZlcnNpb24iOiI2LjE3LjAuMCJ9}</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xNTg5MGE1LTg2ZGQtNDY1Ny04MTYyLWQ1YzNlOTdhZGY4OCIsIlRleHQiOiJbN10iLCJXQUlWZXJzaW9uIjoiNi4xNy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55" w:name="_Toc160791736"/>
      <w:r>
        <w:rPr>
          <w:lang w:val="en-US"/>
        </w:rPr>
        <w:t>Perspectives for future research</w:t>
      </w:r>
      <w:bookmarkEnd w:id="55"/>
    </w:p>
    <w:p w14:paraId="1C6BC875" w14:textId="11F7653C" w:rsidR="006C7529" w:rsidRPr="001F0EC4" w:rsidRDefault="007D2EF6" w:rsidP="00543E14">
      <w:pPr>
        <w:spacing w:line="480" w:lineRule="auto"/>
        <w:jc w:val="both"/>
        <w:rPr>
          <w:lang w:val="en-US"/>
        </w:rPr>
      </w:pPr>
      <w:bookmarkStart w:id="56"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ms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aWQiOiI4IiwiJHR5cGUiOiJTd2lzc0FjYWRlbWljLkNpdGF2aS5Qcm9qZWN0LCBTd2lzc0FjYWRlbWljLkNpdGF2aSJ9fSx7IiRpZCI6Ijk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4In19LHsiJGlkIjoiMTA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4In19XS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gifX1dLCJPcmdhbml6YXRpb25zIjpbXSwiT3RoZXJzSW52b2x2ZWQiOltdLCJQYWdlUmFuZ2UiOiI8c3A+XHJcbiAgPG4+MTAyMjc4Nzwvbj5cclxuICA8aW4+dHJ1ZTwvaW4+XHJcbiAgPG9zPjEwMjI3ODc8L29zPlxyXG4gIDxwcz4xMDIyNzg3PC9wcz5cclxuPC9zcD5cclxuPG9zPjEwMjI3ODc8L29zPiIsIlBlcmlvZGljYWwiOnsiJGlkIjoiMjA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OC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3RpbmUgTnVzc2JhdW0iLCJJZCI6Ijk4MDlhMjllLTQ2ZjgtNGJkNy1hOTcyLTIwNzAzZDQ4YTNjOCIsIk1vZGlmaWVkT24iOiIyMDI1LTAxLTE1VDEwOjAzOjIxIiwiUHJvamVjdCI6eyIkcmVmIjoiOCJ9fSwiVXNlTnVtYmVyaW5nVHlwZU9mUGFyZW50RG9jdW1lbnQiOmZhbHNlfSx7IiRpZCI6IjIxIiwiJHR5cGUiOiJTd2lzc0FjYWRlbWljLkNpdGF2aS5DaXRhdGlvbnMuV29yZFBsYWNlaG9sZGVyRW50cnksIFN3aXNzQWNhZGVtaWMuQ2l0YXZpIiwiSWQiOiIwZGVhODlkMS03ZGJjLTQ0MWEtOTc5Mi0xNDExNmMxZTFkM2IiLCJSYW5nZVN0YXJ0IjozLCJSZWZlcmVuY2VJZCI6IjJmZGI3Y2I0LTkyZTEtNDA3MS04MWI3LTc1ZTRlZDVhODUzN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AifV0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gifX1dLCJOdW1iZXIiOiIxIiwiT3JnYW5pemF0aW9ucyI6W10sIk90aGVyc0ludm9sdmVkIjpbXSwiUGFnZVJhbmdlIjoiPHNwPlxyXG4gIDxuPjEyMTwvbj5cclxuICA8aW4+dHJ1ZTwvaW4+XHJcbiAgPG9zPjEyMTwvb3M+XHJcbiAgPHBzPjEyMTwvcHM+XHJcbjwvc3A+XHJcbjxvcz4xMjE8L29zPiIsIlBlcmlvZGljYWwiOnsiJGlkIjoiMzU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4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dGluZSBOdXNzYmF1bSIsIklkIjoiMmZkYjdjYjQtOTJlMS00MDcxLTgxYjctNzVlNGVkNWE4NTM2IiwiTW9kaWZpZWRPbiI6IjIwMjUtMDEtMTVUMTA6MDM6MjEiLCJQcm9qZWN0Ijp7IiRyZWYiOiI4In19LCJVc2VOdW1iZXJpbmdUeXBlT2ZQYXJlbnREb2N1bWVudCI6ZmFsc2V9LHsiJGlkIjoiMzYiLCIkdHlwZSI6IlN3aXNzQWNhZGVtaWMuQ2l0YXZpLkNpdGF0aW9ucy5Xb3JkUGxhY2Vob2xkZXJFbnRyeSwgU3dpc3NBY2FkZW1pYy5DaXRhdmkiLCJJZCI6IjA1YTgwNDZiLWI0ZjktNGM4My05NjZhLTkzNDUzOGMwNmU4MCIsIlJhbmdlU3RhcnQiOjMsIlJhbmdlTGVuZ3RoIjo1LCJSZWZlcmVuY2VJZCI6IjliMmE5ODk5LTkwNGEtNDcxOS1iZjhiLWE3NjdlNTdmYWMzZS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0M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Qz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Uz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EtMTVUMTA6MDM6MjEiLCJQcm9qZWN0Ijp7IiRyZWYiOiI4In19LCJVc2VOdW1iZXJpbmdUeXBlT2ZQYXJlbnREb2N1bWVudCI6ZmFsc2V9XSwiRm9ybWF0dGVkVGV4dCI6eyIkaWQiOiI1NCIsIkNvdW50IjoxLCJUZXh0VW5pdHMiOlt7IiRpZCI6IjU1IiwiRm9udFN0eWxlIjp7IiRpZCI6IjU2IiwiTmV1dHJhbCI6dHJ1ZX0sIlJlYWRpbmdPcmRlciI6MSwiVGV4dCI6Ils5OeKAkzEwMV0ifV19LCJUYWciOiJDaXRhdmlQbGFjZWhvbGRlciNlODcwNTMzNS1mOTgwLTQwNjMtYTY0My1lZjUxOTAwMTE0ZGIiLCJUZXh0IjoiWzk54oCTMTAxXSIsIldBSVZlcnNpb24iOiI2LjE3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57"/>
      <w:r w:rsidR="006C7529" w:rsidRPr="001F0EC4">
        <w:rPr>
          <w:lang w:val="en-US"/>
        </w:rPr>
        <w:t xml:space="preserve">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Lb3NpbG8iLCJQcm90ZWN0ZWQiOmZhbHNlLCJTZXgiOjIsIkNyZWF0ZWRCeSI6Il9DaHJpc3RpbmUgTnVzc2JhdW0iLCJDcmVhdGVkT24iOiIyMDI0LTExLTEzVDE5OjIzOjMzIiwiTW9kaWZpZWRCeSI6Il9DaHJpc3RpbmUgTnVzc2JhdW0iLCJJZCI6ImJmNTc2OGE0LTZhM2EtNGQ1NS05MmY3LWMxOGZmODk0M2Y1ZCIsIk1vZGlmaWVkT24iOiIyMDI0LTExLTEzVDE5OjIzOjMzIiwiUHJvamVjdCI6eyIkaWQiOiI4IiwiJHR5cGUiOiJTd2lzc0FjYWRlbWljLkNpdGF2aS5Qcm9qZWN0LCBTd2lzc0FjYWRlbWljLkNpdGF2aSJ9fSx7IiRpZCI6IjkiLCIkdHlwZSI6IlN3aXNzQWNhZGVtaWMuQ2l0YXZpLlBlcnNvbiwgU3dpc3NBY2FkZW1pYy5DaXRhdmkiLCJGaXJzdE5hbWUiOiJNw7NuaWNhIiwiTGFzdE5hbWUiOiJDb3N0YSIsIlByb3RlY3RlZCI6ZmFsc2UsIlNleCI6MSwiQ3JlYXRlZEJ5IjoiX0NocmlzdGluZSBOdXNzYmF1bSIsIkNyZWF0ZWRPbiI6IjIwMjQtMTEtMTNUMTk6MjM6MzMiLCJNb2RpZmllZEJ5IjoiX0NocmlzdGluZSBOdXNzYmF1bSIsIklkIjoiOTZjNWRlMjktZjMwOC00NDMyLWJlZjMtOGYwMmNiMGI4MTRmIiwiTW9kaWZpZWRPbiI6IjIwMjQtMTEtMTNUMTk6MjM6MzMiLCJQcm9qZWN0Ijp7IiRyZWYiOiI4In19LHsiJGlkIjoiMTAiLCIkdHlwZSI6IlN3aXNzQWNhZGVtaWMuQ2l0YXZpLlBlcnNvbiwgU3dpc3NBY2FkZW1pYy5DaXRhdmkiLCJGaXJzdE5hbWUiOiJIZWxlbiIsIkxhc3ROYW1lIjoiTnV0dGFsbCIsIk1pZGRsZU5hbWUiOiJFLiIsIlByb3RlY3RlZCI6ZmFsc2UsIlNleCI6MSwiQ3JlYXRlZEJ5IjoiX0NocmlzdGluZSBOdXNzYmF1bSIsIkNyZWF0ZWRPbiI6IjIwMjQtMTEtMTNUMTk6MjM6MzMiLCJNb2RpZmllZEJ5IjoiX0NocmlzdGluZSBOdXNzYmF1bSIsIklkIjoiM2NhZWFiYTItZTIzMi00ZTJmLTlmYmItZDE5NzNjNDA1MmIwIiwiTW9kaWZpZWRPbiI6IjIwMjQtMTEtMTNUMTk6MjM6MzMiLCJQcm9qZWN0Ijp7IiRyZWYiOiI4In19LHsiJGlkIjoiMTE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4In19LHsiJGlkIjoiMTIiLCIkdHlwZSI6IlN3aXNzQWNhZGVtaWMuQ2l0YXZpLlBlcnNvbiwgU3dpc3NBY2FkZW1pYy5DaXRhdmkiLCJGaXJzdE5hbWUiOiJTb3BoaWUiLCJMYXN0TmFtZSI6IlNjb3R0IiwiUHJvdGVjdGVkIjpmYWxzZSwiU2V4IjoxLCJDcmVhdGVkQnkiOiJfQ2hyaXN0aW5lIE51c3NiYXVtIiwiQ3JlYXRlZE9uIjoiMjAyNC0xMS0xM1QxOToyMzozMyIsIk1vZGlmaWVkQnkiOiJfQ2hyaXN0aW5lIE51c3NiYXVtIiwiSWQiOiI1MTljMjJhOC00MzkwLTQxM2UtODg2Ny05MTAyODczYzRkOWQiLCJNb2RpZmllZE9uIjoiMjAyNC0xMS0xM1QxOToyMzozMyIsIlByb2plY3QiOnsiJHJlZiI6IjgifX0seyIkaWQiOiIxMyIsIiR0eXBlIjoiU3dpc3NBY2FkZW1pYy5DaXRhdmkuUGVyc29uLCBTd2lzc0FjYWRlbWljLkNpdGF2aSIsIkZpcnN0TmFtZSI6IlNvZmlhIiwiTGFzdE5hbWUiOiJNZW7DqXJlcyIsIlByb3RlY3RlZCI6ZmFsc2UsIlNleCI6MSwiQ3JlYXRlZEJ5IjoiX0NocmlzdGluZSBOdXNzYmF1bSIsIkNyZWF0ZWRPbiI6IjIwMjQtMTEtMTNUMTk6MjM6MzMiLCJNb2RpZmllZEJ5IjoiX0NocmlzdGluZSBOdXNzYmF1bSIsIklkIjoiNTc3ZjU4OGQtNTE5ZS00MmYxLTgxZGItNTYxNmVmNmJkMTQ3IiwiTW9kaWZpZWRPbiI6IjIwMjQtMTEtMTNUMTk6MjM6MzMiLCJQcm9qZWN0Ijp7IiRyZWYiOiI4In19LHsiJGlkIjoiMTQiLCIkdHlwZSI6IlN3aXNzQWNhZGVtaWMuQ2l0YXZpLlBlcnNvbiwgU3dpc3NBY2FkZW1pYy5DaXRhdmkiLCJGaXJzdE5hbWUiOiJKb3PDqSIsIkxhc3ROYW1lIjoiUGVzdGFuYSIsIlByb3RlY3RlZCI6ZmFsc2UsIlNleCI6MiwiQ3JlYXRlZEJ5IjoiX0NocmlzdGluZSBOdXNzYmF1bSIsIkNyZWF0ZWRPbiI6IjIwMjQtMTEtMTNUMTk6MjM6MzMiLCJNb2RpZmllZEJ5IjoiX0NocmlzdGluZSBOdXNzYmF1bSIsIklkIjoiMmFiM2NiYmQtMWIyOS00Y2Q4LWFhNTQtNjUzNDkwYzIzMzRmIiwiTW9kaWZpZWRPbiI6IjIwMjQtMTEtMTNUMTk6MjM6MzMiLCJQcm9qZWN0Ijp7IiRyZWYiOiI4In19LHsiJGlkIjoiMTUiLCIkdHlwZSI6IlN3aXNzQWNhZGVtaWMuQ2l0YXZpLlBlcnNvbiwgU3dpc3NBY2FkZW1pYy5DaXRhdmkiLCJGaXJzdE5hbWUiOiJSaXRhIiwiTGFzdE5hbWUiOiJKZXLDs25pbW8iLCJQcm90ZWN0ZWQiOmZhbHNlLCJTZXgiOjEsIkNyZWF0ZWRCeSI6Il9DaHJpc3RpbmUgTnVzc2JhdW0iLCJDcmVhdGVkT24iOiIyMDI0LTExLTEzVDE5OjIzOjMzIiwiTW9kaWZpZWRCeSI6Il9DaHJpc3RpbmUgTnVzc2JhdW0iLCJJZCI6ImQwODU3MWJhLWQyMWMtNDM1My1hZGQ0LTg5OTliNDVlODI5ZiIsIk1vZGlmaWVkT24iOiIyMDI0LTExLTEzVDE5OjIzOjMzIiwiUHJvamVjdCI6eyIkcmVmIjoiOCJ9fSx7IiRpZCI6IjE2IiwiJHR5cGUiOiJTd2lzc0FjYWRlbWljLkNpdGF2aS5QZXJzb24sIFN3aXNzQWNhZGVtaWMuQ2l0YXZpIiwiRmlyc3ROYW1lIjoiRGlhbmEiLCJMYXN0TmFtZSI6IlByYXRhIiwiUHJvdGVjdGVkIjpmYWxzZSwiU2V4IjoxLCJDcmVhdGVkQnkiOiJfQ2hyaXN0aW5lIE51c3NiYXVtIiwiQ3JlYXRlZE9uIjoiMjAyNC0xMS0xM1QxOToyMzozMyIsIk1vZGlmaWVkQnkiOiJfQ2hyaXN0aW5lIE51c3NiYXVtIiwiSWQiOiIxNWE2ZWM4Ny00NjU3LTQ4OTktOGMzOS0zNGFhYTQ3NTY3MDIiLCJNb2RpZmllZE9uIjoiMjAyNC0xMS0xM1QxOToyMzozMyIsIlByb2plY3QiOnsiJHJlZiI6IjgifX1dLCJDaXRhdGlvbktleVVwZGF0ZVR5cGUiOjAsIkNvbGxhYm9yYXRvcnMiOltdLCJEYXRlMiI6IjA5LjEyLjIwMjEiLCJEb2kiOiIxMC4xMDM4L3M0MTU5OC0wMjEtMDMxMzEte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4NjYwODY4IiwiVXJpU3RyaW5nIjoiaHR0cHM6Ly93d3cubmNiaS5ubG0ubmloLmdvdi9wbWMvYXJ0aWNsZXMvUE1DODY2MDg2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1QxOToyMzozMyIsIk1vZGlmaWVkQnkiOiJfQ2hyaXN0aW5lIE51c3NiYXVtIiwiSWQiOiJiNTNkZTdhYi0yMTRmLTQ0NzMtYWMwNi0xZGIxY2Y4MDY2NTgiLCJNb2RpZmllZE9uIjoiMjAyNC0xMS0xM1QxOToyMzozMy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0ODg3NDYxIiwiVXJpU3RyaW5nIjoiaHR0cDovL3d3dy5uY2JpLm5sbS5uaWguZ292L3B1Ym1lZC8zNDg4NzQ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OToyMzozMyIsIk1vZGlmaWVkQnkiOiJfQ2hyaXN0aW5lIE51c3NiYXVtIiwiSWQiOiJiYjE3NjNlZi1mNjFjLTRjYTctYTBjMC1hYjEwYzI4MjhkZTAiLCJNb2RpZmllZE9uIjoiMjAyNC0xMS0xM1QxOToyMzoz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4LTAyMS0wMzEzMS16IiwiVXJpU3RyaW5nIjoiaHR0cHM6Ly9kb2kub3JnLzEwLjEwMzgvczQxNTk4LTAyMS0wMzEzMS16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MzIiwiTW9kaWZpZWRCeSI6Il9DaHJpc3RpbmUgTnVzc2JhdW0iLCJJZCI6Ijc1ODg1YzI2LWFlNzQtNGVmNy1iYjZjLWYzOGFmNjc2Mzk5OSIsIk1vZGlmaWVkT24iOiIyMDI0LTExLTEzVDE5OjIzOjMzIiwiUHJvamVjdCI6eyIkcmVmIjoiOCJ9fV0sIk51bWJlciI6IjEiLCJPcmdhbml6YXRpb25zIjpbXSwiT3RoZXJzSW52b2x2ZWQiOltdLCJQYWdlUmFuZ2UiOiI8c3A+XHJcbiAgPG4+MjM3NTA8L24+XHJcbiAgPGluPnRydWU8L2luPlxyXG4gIDxvcz4yMzc1MDwvb3M+XHJcbiAgPHBzPjIzNzUwPC9wcz5cclxuPC9zcD5cclxuPG9zPjIzNzUw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4NjYwODY4IiwiUHVibGlzaGVycyI6W10sIlB1Yk1lZElkIjoiMzQ4ODc0NjEiLCJRdW90YXRpb25zIjpbXSwiUmF0aW5nIjowLCJSZWZlcmVuY2VUeXBlIjoiSm91cm5hbEFydGljbGUiLCJTaG9ydFRpdGxlIjoiS29zaWxvLCBDb3N0YSBldCBhbC4gMjAyMSDigJMgVGhlIG5ldXJhbCBiYXNpcyBvZiBhdXRoZW50aWNpdHkiLCJTaG9ydFRpdGxlVXBkYXRlVHlwZSI6MCwiU291cmNlT2ZCaWJsaW9ncmFwaGljSW5mb3JtYXRpb24iOiJQdWJNZWQiLCJTdGF0aWNJZHMiOlsiMDg3YmY5OTUtNGZhOS00MTFhLWE1ZTMtYzY3MmE3MDAxMGU2Il0sIlRhYmxlT2ZDb250ZW50c0NvbXBsZXhpdHkiOjAsIlRhYmxlT2ZDb250ZW50c1NvdXJjZVRleHRGb3JtYXQiOjAsIlRhc2tzIjpbXSwiVGl0bGUiOiJUaGUgbmV1cmFsIGJhc2lzIG9mIGF1dGhlbnRpY2l0eSByZWNvZ25pdGlvbiBpbiBsYXVnaHRlciBhbmQgY3J5aW5nIiwiVHJhbnNsYXRvcnMiOltdLCJWb2x1bWUiOiIxMSIsIlllYXIiOiIyMDIxIiwiWWVhclJlc29sdmVkIjoiMjAyMSIsIkNyZWF0ZWRCeSI6Il9DaHJpc3RpbmUgTnVzc2JhdW0iLCJDcmVhdGVkT24iOiIyMDI0LTExLTEzVDE5OjIzOjMzIiwiTW9kaWZpZWRCeSI6Il9DaHJpc3RpbmUgTnVzc2JhdW0iLCJJZCI6IjViZTFhODUxLWQ1MTQtNDUwNy05NGFkLTc4OWYyY2Y4ODE2ZSIsIk1vZGlmaWVkT24iOiIyMDI1LTAxLTE1VDEwOjAzOjIxIiwiUHJvamVjdCI6eyIkcmVmIjoiOCJ9fSwiVXNlTnVtYmVyaW5nVHlwZU9mUGFyZW50RG9jdW1lbnQiOmZhbHNlfSx7IiRpZCI6IjI3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Sx7IiRpZCI6IjMzIiwiJHR5cGUiOiJTd2lzc0FjYWRlbWljLkNpdGF2aS5QZXJzb24sIFN3aXNzQWNhZGVtaWMuQ2l0YXZpIiwiRmlyc3ROYW1lIjoiQW5hIiwiTGFzdE5hbWUiOiJDb3JyZWlhIiwiTWlkZGxlTmFtZSI6IkkuIiwiUHJvdGVjdGVkIjpmYWxzZSwiU2V4IjoxLCJDcmVhdGVkQnkiOiJfQ2hyaXN0aW5lIE51c3NiYXVtIiwiQ3JlYXRlZE9uIjoiMjAyNC0xMS0xM1QxOToyMzoxMCIsIk1vZGlmaWVkQnkiOiJfQ2hyaXN0aW5lIE51c3NiYXVtIiwiSWQiOiJiMDZlNmRhOC03Y2NmLTRlNjgtODJmZC1jZTc4OTc3NjU4MGUiLCJNb2RpZmllZE9uIjoiMjAyNC0xMS0xM1QxOToyMzoxMCIsIlByb2plY3QiOnsiJHJlZiI6IjgifX0seyIkaWQiOiIzN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aWQiOiIz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M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z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OC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NDQ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dGluZSBOdXNzYmF1bSIsIklkIjoiNTJkZGI4OTktZDVmNS00MTQzLWFiZDItOTY3NTcwNzc5NTk1IiwiTW9kaWZpZWRPbiI6IjIwMjUtMDEtMTVUMTA6MDM6MjEiLCJQcm9qZWN0Ijp7IiRyZWYiOiI4In19LCJVc2VOdW1iZXJpbmdUeXBlT2ZQYXJlbnREb2N1bWVudCI6ZmFsc2V9LHsiJGlkIjoiNDUiLCIkdHlwZSI6IlN3aXNzQWNhZGVtaWMuQ2l0YXZpLkNpdGF0aW9ucy5Xb3JkUGxhY2Vob2xkZXJFbnRyeSwgU3dpc3NBY2FkZW1pYy5DaXRhdmkiLCJJZCI6IjUxMWU1ZDU1LTA2NGYtNDRlZS04MDJjLTcwYWNlM2ZmZDIxZCIsIlJhbmdlTGVuZ3RoIjozLCJSZWZlcmVuY2VJZCI6ImI4NmVlOGZhLTg0NjYtNDZiZC04OWNmLTg3MDRjMWM0OTQw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zNiJ9LHsiJHJlZiI6IjM0In0seyIkcmVmIjoiMzUifSx7IiRyZWYiOiIzNyJ9LHsiJHJlZiI6IjMyIn1d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g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g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pZCI6IjU3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N0aW5lIE51c3NiYXVtIiwiSWQiOiJiODZlZThmYS04NDY2LTQ2YmQtODljZi04NzA0YzFjNDk0MDYiLCJNb2RpZmllZE9uIjoiMjAyNS0wMS0xNVQxMDowMzoyMSIsIlByb2plY3QiOnsiJHJlZiI6IjgifX0sIlVzZU51bWJlcmluZ1R5cGVPZlBhcmVudERvY3VtZW50IjpmYWxzZX1dLCJGb3JtYXR0ZWRUZXh0Ijp7IiRpZCI6IjU4IiwiQ291bnQiOjEsIlRleHRVbml0cyI6W3siJGlkIjoiNTkiLCJGb250U3R5bGUiOnsiJGlkIjoiNjAiLCJOZXV0cmFsIjp0cnVlfSwiUmVhZGluZ09yZGVyIjoxLCJUZXh0IjoiWzg2LDEwMiwxMDNdIn1dfSwiVGFnIjoiQ2l0YXZpUGxhY2Vob2xkZXIjODIyY2U0NDAtZGI3MS00MGM1LWIzMWUtYWY1ZTNlZGJmN2I0IiwiVGV4dCI6Ils4NiwxMDIsMTAzXSIsIldBSVZlcnNpb24iOiI2LjE3LjAuMCJ9}</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57"/>
      <w:r w:rsidR="001429AD">
        <w:rPr>
          <w:rStyle w:val="Kommentarzeichen"/>
        </w:rPr>
        <w:commentReference w:id="57"/>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w:t>
      </w:r>
      <w:r w:rsidRPr="001F0EC4">
        <w:rPr>
          <w:lang w:val="en-US"/>
        </w:rPr>
        <w:lastRenderedPageBreak/>
        <w:t>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U4YTI1N2M1LThkZDMtNDJiOC1iYmEwLTZhY2Y4ZmZmYjkwOSIsIlRleHQiOiJbOF0iLCJXQUlWZXJzaW9uIjoiNi4xNy4wLjAifQ==}</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ODMzNjIwZDItMjM4Yy00MDc0LWEyZGUtMTAxZDg0YmNlMjQ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mMyYWI0MzMxLThkNTMtNDI1My05MzFhLWZiMGQ1MTQ2MWJlMiIsIlJhbmdlTGVuZ3RoIjozLCJSZWZlcmVuY2VJZCI6IjAwNTljNGEwLTA5M2EtNGIxNC05ODM5LTc5NGZhZGM5NDllMy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yZWYiOiI4In19LHsiJGlkIjoiMz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Q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ND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1dLCJGb3JtYXR0ZWRUZXh0Ijp7IiRpZCI6IjQ4IiwiQ291bnQiOjEsIlRleHRVbml0cyI6W3siJGlkIjoiNDkiLCJGb250U3R5bGUiOnsiJGlkIjoiNTAiLCJOZXV0cmFsIjp0cnVlfSwiUmVhZGluZ09yZGVyIjoxLCJUZXh0IjoiWzYwLDYzLDc0XSJ9XX0sIlRhZyI6IkNpdGF2aVBsYWNlaG9sZGVyIzg0ZDJmYmNkLWJhNGMtNDcxOC1iYjdkLWM2NTQzZDk1NjE4MSIsIlRleHQiOiJbNjAsNjMsNzRdIiwiV0FJVmVyc2lvbiI6IjYuMTc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56"/>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D73314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t>
      </w:r>
      <w:commentRangeStart w:id="58"/>
      <w:r w:rsidR="001F6815" w:rsidRPr="001F0EC4">
        <w:rPr>
          <w:lang w:val="en-US"/>
        </w:rPr>
        <w:t>we</w:t>
      </w:r>
      <w:commentRangeEnd w:id="58"/>
      <w:r w:rsidR="008E30ED">
        <w:rPr>
          <w:rStyle w:val="Kommentarzeichen"/>
        </w:rPr>
        <w:commentReference w:id="58"/>
      </w:r>
      <w:r w:rsidR="001F6815" w:rsidRPr="001F0EC4">
        <w:rPr>
          <w:lang w:val="en-US"/>
        </w:rPr>
        <w:t xml:space="preserv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Zb25nIiwiTGFzdE5hbWUiOiJGb28iLCJNaWRkbGVOYW1lIjoiWmhpIiwiUHJvdGVjdGVkIjpmYWxzZSwiU2V4IjoyLCJDcmVhdGVkQnkiOiJfQ2hyaXN0aW5lIE51c3NiYXVtIiwiQ3JlYXRlZE9uIjoiMjAyMy0wNC0yNFQxMzoxMjo1MiIsIk1vZGlmaWVkQnkiOiJfQ2hyaXN0aW5lIE51c3NiYXVtIiwiSWQiOiI2MTE4ZjdjOC0wOTQ4LTRlY2UtYjEzOC1mNWI4MDAxMWViN2IiLCJNb2RpZmllZE9uIjoiMjAyMy0wNC0yNFQxMzoxMjo1MiIsIlByb2plY3QiOnsiJHJlZiI6IjgifX0seyIkaWQiOiIxMCIsIiR0eXBlIjoiU3dpc3NBY2FkZW1pYy5DaXRhdmkuUGVyc29uLCBTd2lzc0FjYWRlbWljLkNpdGF2aSIsIkZpcnN0TmFtZSI6IlBhaWdlIiwiTGFzdE5hbWUiOiJNZXd0b24iLCJQcm90ZWN0ZWQiOmZhbHNlLCJTZXgiOjEsIkNyZWF0ZWRCeSI6Il9DaHJpc3RpbmUgTnVzc2JhdW0iLCJDcmVhdGVkT24iOiIyMDIzLTA0LTI0VDEzOjEyOjUyIiwiTW9kaWZpZWRCeSI6Il9DaHJpc3RpbmUgTnVzc2JhdW0iLCJJZCI6ImRmY2Q2OGIxLTMwNDYtNDlhMi1hMmMwLTRjZmZjNDlhYjhmMyIsIk1vZGlmaWVkT24iOiIyMDIzLTA0LTI0VDEzOjEyOjUyIiwiUHJvamVjdCI6eyIkcmVmIjoiOCJ9fSx7IiRpZCI6IjEx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4In19XSwiQ2l0YXRpb25LZXlVcGRhdGVUeXBlIjowLCJDb2xsYWJvcmF0b3JzIjpbXSwiRG9pIjoiMTAuMTAxNi9qLmNoYnIuMjAyMy4xMDAy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ci4yMDIzLjEwMDI4MyIsIlVyaVN0cmluZyI6Imh0dHBzOi8vZG9pLm9yZy8xMC4xMDE2L2ouY2hici4yMDIzLjEwMDI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NFQxMzoxMjo1MiIsIk1vZGlmaWVkQnkiOiJfQ2hyaXN0aW5lIE51c3NiYXVtIiwiSWQiOiJhYjAyOWVmMi0yODJiLTQ2ZjUtOTM1My03MDY2Yjg5MzI4ZGUiLCJNb2RpZmllZE9uIjoiMjAyMy0wNC0yNFQxMzoxMjo1MiIsIlByb2plY3QiOnsiJHJlZiI6IjgifX1dLCJPcmdhbml6YXRpb25zIjpbXSwiT3RoZXJzSW52b2x2ZWQiOltdLCJQYWdlUmFuZ2UiOiI8c3A+XHJcbiAgPG4+MTAwMjgzPC9uPlxyXG4gIDxpbj50cnVlPC9pbj5cclxuICA8b3M+MTAwMjgzPC9vcz5cclxuICA8cHM+MTAwMjgzPC9wcz5cclxuPC9zcD5cclxuPG9zPjEwMDI4Mzwvb3M+IiwiUGVyaW9kaWNhbCI6eyIkaWQiOiIxNS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gifX0sIlB1Ymxpc2hlcnMiOltdLCJRdW90YXRpb25zIjpbXSwiUmF0aW5nIjowLCJSZWZlcmVuY2VUeXBlIjoiSm91cm5hbEFydGljbGUiLCJTaG9ydFRpdGxlIjoiTWlsbGVyLCBGb28gZXQgYWwuIDIwMjMg4oCTIEhvdyBkbyBwZW9wbGUgcmVzcG9uZCIsIlNob3J0VGl0bGVVcGRhdGVUeXBlIjowLCJTb3VyY2VPZkJpYmxpb2dyYXBoaWNJbmZvcm1hdGlvbiI6IkNyb3NzUmVmIiwiU3RhdGljSWRzIjpbIjUxMWFiZGJiLTkyMDEtNDIxMS04ZWI1LTkyZWM4MTQyMDgwZiJdLCJUYWJsZU9mQ29udGVudHNDb21wbGV4aXR5IjowLCJUYWJsZU9mQ29udGVudHNTb3VyY2VUZXh0Rm9ybWF0IjowLCJUYXNrcyI6W10sIlRpdGxlIjoiSG93IGRvIHBlb3BsZSByZXNwb25kIHRvIGNvbXB1dGVyLWdlbmVyYXRlZCB2ZXJzdXMgaHVtYW4gZmFjZXM/IEEgc3lzdGVtYXRpYyByZXZpZXcgYW5kIG1ldGEtYW5hbHlzZXMiLCJUcmFuc2xhdG9ycyI6W10sIlllYXIiOiIyMDIzIiwiWWVhclJlc29sdmVkIjoiMjAyMyIsIkNyZWF0ZWRCeSI6Il9DaHJpc3RpbmUgTnVzc2JhdW0iLCJDcmVhdGVkT24iOiIyMDIzLTA0LTI0VDEzOjEyOjUyIiwiTW9kaWZpZWRCeSI6Il9DaHJpc3RpbmUgTnVzc2JhdW0iLCJJZCI6IjNlMTI1NjAyLWMxYmQtNDRhZS1hZjk3LThlZWI5NjUxNTQ1NCIsIk1vZGlmaWVkT24iOiIyMDI1LTAxLTE1VDEwOjAzOjIxIiwiUHJvamVjdCI6eyIkcmVmIjoiOCJ9fSwiVXNlTnVtYmVyaW5nVHlwZU9mUGFyZW50RG9jdW1lbnQiOmZhbHNlfV0sIkZvcm1hdHRlZFRleHQiOnsiJGlkIjoiMTYiLCJDb3VudCI6MSwiVGV4dFVuaXRzIjpbeyIkaWQiOiIxNyIsIkZvbnRTdHlsZSI6eyIkaWQiOiIxOCIsIk5ldXRyYWwiOnRydWV9LCJSZWFkaW5nT3JkZXIiOjEsIlRleHQiOiJbMTA0XSJ9XX0sIlRhZyI6IkNpdGF2aVBsYWNlaG9sZGVyI2U2YTRjYWU1LTI5N2UtNDg4Yi05MGUyLTZkYzk4MmUzYjlmZiIsIlRleHQiOiJbMTA0XSIsIldBSVZlcnNpb24iOiI2LjE3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CZW4iLCJMYXN0TmFtZSI6IlN0ZXdhcmQiLCJNaWRkbGVOYW1lIjoiQS4iLCJQcm90ZWN0ZWQiOmZhbHNlLCJTZXgiOjIsIkNyZWF0ZWRCeSI6Il9DaHJpc3RpbmUgTnVzc2JhdW0iLCJDcmVhdGVkT24iOiIyMDI0LTA3LTIwVDE2OjQwOjQwIiwiTW9kaWZpZWRCeSI6Il9DaHJpc3RpbmUgTnVzc2JhdW0iLCJJZCI6ImIxMzlhNGM1LWUwNDMtNDVhZC04YmYyLWQxM2MyMWExMGZkOCIsIk1vZGlmaWVkT24iOiIyMDI0LTA3LTIwVDE2OjQwOjQwIiwiUHJvamVjdCI6eyIkcmVmIjoiOCJ9fSx7IiRpZCI6IjEwIiwiJHR5cGUiOiJTd2lzc0FjYWRlbWljLkNpdGF2aS5QZXJzb24sIFN3aXNzQWNhZGVtaWMuQ2l0YXZpIiwiRmlyc3ROYW1lIjoiWmFrIiwiTGFzdE5hbWUiOiJXaXRrb3dlciIsIlByb3RlY3RlZCI6ZmFsc2UsIlNleCI6MiwiQ3JlYXRlZEJ5IjoiX0NocmlzdGluZSBOdXNzYmF1bSIsIkNyZWF0ZWRPbiI6IjIwMjQtMDctMjBUMTY6NDA6NDAiLCJNb2RpZmllZEJ5IjoiX0NocmlzdGluZSBOdXNzYmF1bSIsIklkIjoiMTUyYWZjZTEtODg2MC00NGJiLWFjODQtZDRiNzBkZjIzYmJmIiwiTW9kaWZpZWRPbiI6IjIwMjQtMDctMjBUMTY6NDA6NDAiLCJQcm9qZWN0Ijp7IiRyZWYiOiI4In19LHsiJGlkIjoiMTE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4In19LHsiJGlkIjoiMTIiLCIkdHlwZSI6IlN3aXNzQWNhZGVtaWMuQ2l0YXZpLlBlcnNvbiwgU3dpc3NBY2FkZW1pYy5DaXRhdmkiLCJGaXJzdE5hbWUiOiJFdmEiLCJMYXN0TmFtZSI6IktydW1odWJlciIsIk1pZGRsZU5hbWUiOiJHLiIsIlByb3RlY3RlZCI6ZmFsc2UsIlNleCI6MSwiQ3JlYXRlZEJ5IjoiX0NocmlzdGluZSBOdXNzYmF1bSIsIkNyZWF0ZWRPbiI6IjIwMjQtMDctMjBUMTY6NDA6NDAiLCJNb2RpZmllZEJ5IjoiX0NocmlzdGluZSBOdXNzYmF1bSIsIklkIjoiNmQyOGZkNjMtMDQ3Ny00ODhjLThjZmQtMWE2Njg3ODYxYjJhIiwiTW9kaWZpZWRPbiI6IjIwMjQtMDctMjBUMTY6NDA6NDAiLCJQcm9qZWN0Ijp7IiRyZWYiOiI4In19LHsiJGlkIjoiMTMiLCIkdHlwZSI6IlN3aXNzQWNhZGVtaWMuQ2l0YXZpLlBlcnNvbiwgU3dpc3NBY2FkZW1pYy5DaXRhdmkiLCJGaXJzdE5hbWUiOiJBbXkiLCJMYXN0TmFtZSI6IkRhd2VsIiwiUHJvdGVjdGVkIjpmYWxzZSwiU2V4IjoxLCJDcmVhdGVkQnkiOiJfQ2hyaXN0aW5lIiwiQ3JlYXRlZE9uIjoiMjAxOS0wMy0wNlQxMTowMzoyNiIsIk1vZGlmaWVkQnkiOiJfQ2hyaXN0aW5lIiwiSWQiOiJkY2NiMmRiZS0wMzRlLTQyOGYtOTAzOC1kZGM2NDRmYzUyMzkiLCJNb2RpZmllZE9uIjoiMjAxOS0wMy0wNlQxMTowMzozMCIsIlByb2plY3QiOnsiJHJlZiI6IjgifX1dLCJDaXRhdGlvbktleVVwZGF0ZVR5cGUiOjAsIkNvbGxhYm9yYXRvcnMiOltdLCJEYXRlMiI6IjEzLjExLjIwMjMiLCJEb2kiOiIxMC4xMTc3LzA5NTY3OTc2MjMxMjA3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3OTU1Mzg0IiwiVXJpU3RyaW5nIjoiaHR0cDovL3d3dy5uY2JpLm5sbS5uaWguZ292L3B1Ym1lZC8zNzk1NTM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FQxNjo0MDo0MCIsIk1vZGlmaWVkQnkiOiJfQ2hyaXN0aW5lIE51c3NiYXVtIiwiSWQiOiJjYmJlMzI1OC0wMWNmLTQzZjEtODQ0Yy00NmEyMDY3ZWZkNWUiLCJNb2RpZmllZE9uIjoiMjAyNC0wNy0yMFQxNjo0M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zcvMDk1Njc5NzYyMzEyMDcwOTUiLCJVcmlTdHJpbmciOiJodHRwczovL2RvaS5vcmcvMTAuMTE3Ny8wOTU2Nzk3NjIzMTIwNz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MFQxNjo0MDo0MCIsIk1vZGlmaWVkQnkiOiJfQ2hyaXN0aW5lIE51c3NiYXVtIiwiSWQiOiJhOTg2ZmRhNS00NWFmLTRhMGEtYjBiOS1kOWNkYjRlZjQ1YjMiLCJNb2RpZmllZE9uIjoiMjAyNC0wNy0yMFQxNjo0MDo0MCIsIlByb2plY3QiOnsiJHJlZiI6IjgifX1dLCJOdW1iZXIiOiIxMiIsIk9yZ2FuaXphdGlvbnMiOltdLCJPdGhlcnNJbnZvbHZlZCI6W10sIlBhZ2VSYW5nZSI6IjxzcD5cclxuICA8bj4xMzkwPC9uPlxyXG4gIDxpbj50cnVlPC9pbj5cclxuICA8b3M+MTM5MDwvb3M+XHJcbiAgPHBzPjEzOTA8L3BzPlxyXG48L3NwPlxyXG48ZXA+XHJcbiAgPG4+MTQwMzwvbj5cclxuICA8aW4+dHJ1ZTwvaW4+XHJcbiAgPG9zPjE0MDM8L29zPlxyXG4gIDxwcz4xNDAzPC9wcz5cclxuPC9lcD5cclxuPG9zPjEzOTAtMTQwMzwvb3M+IiwiUGVyaW9kaWNhbCI6eyIkaWQiOiIyMCIsIiR0eXBlIjoiU3dpc3NBY2FkZW1pYy5DaXRhdmkuUGVyaW9kaWNhbCwgU3dpc3NBY2FkZW1pYy5DaXRhdmkiLCJJc3NuIjoiMDk1Ni03OTc2IChQcmludCkgMDk1Ni03OTc2IChMaW5raW5nKSIsIk5hbWUiOiJQc3ljaG9sIFNjaSIsIlBhZ2luYXRpb24iOjAsIlByb3RlY3RlZCI6ZmFsc2UsIkNyZWF0ZWRCeSI6Il9DaHJpc3RpbmUiLCJDcmVhdGVkT24iOiIyMDE5LTAyLTIxVDEyOjUwOjQ2IiwiTW9kaWZpZWRCeSI6Il9DaHJpc3RpbmUiLCJJZCI6Ijg3ZTM3NDczLTNhM2UtNDI2Mi1hYjAxLTI2ODMzY2VmZGFlMyIsIk1vZGlmaWVkT24iOiIyMDE5LTAyLTIxVDEyOjUwOjQ4IiwiUHJvamVjdCI6eyIkcmVmIjoiOCJ9fSwiUHVibGlzaGVycyI6W10sIlB1Yk1lZElkIjoiMzc5NTUzODQiLCJRdW90YXRpb25zIjpbXSwiUmF0aW5nIjowLCJSZWZlcmVuY2VUeXBlIjoiSm91cm5hbEFydGljbGUiLCJTaG9ydFRpdGxlIjoiTWlsbGVyLCBTdGV3YXJkIGV0IGFsLiAyMDIzIOKAkyBBSSBIeXBlcnJlYWxpc20iLCJTaG9ydFRpdGxlVXBkYXRlVHlwZSI6MCwiU291cmNlT2ZCaWJsaW9ncmFwaGljSW5mb3JtYXRpb24iOiJQdWJNZWQiLCJTdGF0aWNJZHMiOlsiNWE3NTBjMzAtYTk0Zi00MGZjLTg2ZTAtY2ZiNzBhNTkxOGY4Il0sIlRhYmxlT2ZDb250ZW50c0NvbXBsZXhpdHkiOjAsIlRhYmxlT2ZDb250ZW50c1NvdXJjZVRleHRGb3JtYXQiOjAsIlRhc2tzIjpbXSwiVGl0bGUiOiJBSSBIeXBlcnJlYWxpc206IFdoeSBBSSBGYWNlcyBBcmUgUGVyY2VpdmVkIGFzIE1vcmUgUmVhbCBUaGFuIEh1bWFuIE9uZXMiLCJUcmFuc2xhdG9ycyI6W10sIlZvbHVtZSI6IjM0IiwiWWVhciI6IjIwMjMiLCJZZWFyUmVzb2x2ZWQiOiIyMDIzIiwiQ3JlYXRlZEJ5IjoiX0NocmlzdGluZSBOdXNzYmF1bSIsIkNyZWF0ZWRPbiI6IjIwMjQtMDctMjBUMTY6NDA6NDAiLCJNb2RpZmllZEJ5IjoiX0NocmlzdGluZSBOdXNzYmF1bSIsIklkIjoiYWE2YTZjNGUtYTA3My00ZDgxLWExNWYtNWIyYmRmN2ZhYmRl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MDVdIn1dfSwiVGFnIjoiQ2l0YXZpUGxhY2Vob2xkZXIjZDNiNjQ0ZGEtZDc0Ni00MmNmLThjY2UtMTAzNDU1NzdkZTFkIiwiVGV4dCI6IlsxMDVdIiwiV0FJVmVyc2lvbiI6IjYuMTcuMC4wIn0=}</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Do28iLCJMYXN0TmFtZSI6IkNhYnJhbCIsIk1pZGRsZU5hbWUiOiJQYXVsbyIsIlByb3RlY3RlZCI6ZmFsc2UsIlNleCI6MiwiQ3JlYXRlZEJ5IjoiX0NocmlzdGluZSBOdXNzYmF1bSIsIkNyZWF0ZWRPbiI6IjIwMjItMDMtMDFUMTA6MzQ6MzAiLCJNb2RpZmllZEJ5IjoiX0NocmlzdGluZSBOdXNzYmF1bSIsIklkIjoiYjY2ZWI0YTgtOGI2Mi00YzUzLWI5ZjItZGU5YzNiZDk3NWEwIiwiTW9kaWZpZWRPbiI6IjIwMjItMDMtMDFUMTA6MzQ6MzAiLCJQcm9qZWN0Ijp7IiRpZCI6IjgiLCIkdHlwZSI6IlN3aXNzQWNhZGVtaWMuQ2l0YXZpLlByb2plY3QsIFN3aXNzQWNhZGVtaWMuQ2l0YXZpIn19LHsiJGlkIjoiOSIsIiR0eXBlIjoiU3dpc3NBY2FkZW1pYy5DaXRhdmkuUGVyc29uLCBTd2lzc0FjYWRlbWljLkNpdGF2aSIsIkZpcnN0TmFtZSI6IkJlbmphbWluIiwiTGFzdE5hbWUiOiJDb3dhbiIsIk1pZGRsZU5hbWUiOiJSLiIsIlByb3RlY3RlZCI6ZmFsc2UsIlNleCI6MiwiQ3JlYXRlZEJ5IjoiX0NocmlzdGluZSBOdXNzYmF1bSIsIkNyZWF0ZWRPbiI6IjIwMjItMDMtMDFUMTA6MzQ6MzAiLCJNb2RpZmllZEJ5IjoiX0NocmlzdGluZSBOdXNzYmF1bSIsIklkIjoiODE3MDU5MzUtM2QwOC00ODEzLWFhMzItYmFiYzI3NmU2ZTllIiwiTW9kaWZpZWRPbiI6IjIwMjItMDMtMDFUMTA6MzQ6MzAiLCJQcm9qZWN0Ijp7IiRyZWYiOiI4In19LHsiJGlkIjoiMTAiLCIkdHlwZSI6IlN3aXNzQWNhZGVtaWMuQ2l0YXZpLlBlcnNvbiwgU3dpc3NBY2FkZW1pYy5DaXRhdmkiLCJGaXJzdE5hbWUiOiJLYXRqYSIsIkxhc3ROYW1lIjoiWmlicmVrIiwiUHJvdGVjdGVkIjpmYWxzZSwiU2V4IjoxLCJDcmVhdGVkQnkiOiJfQ2hyaXN0aW5lIE51c3NiYXVtIiwiQ3JlYXRlZE9uIjoiMjAyMi0wMy0wMVQxMDozNDozMCIsIk1vZGlmaWVkQnkiOiJfQ2hyaXN0aW5lIE51c3NiYXVtIiwiSWQiOiI0YjA4NDhmZC1iYWEwLTQ5ZjktOWE0OS05ODMyZWEwZDliZmMiLCJNb2RpZmllZE9uIjoiMjAyMi0wMy0wMVQxMDozNDozMCIsIlByb2plY3QiOnsiJHJlZiI6IjgifX0seyIkaWQiOiIxMS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gifX1dLCJDaXRhdGlvbktleVVwZGF0ZVR5cGUiOjAsIkNvbGxhYm9yYXRvcnMiOltdLCJEb2kiOiIxMC4yMTQzNy9JbnRlcnNwZWVjaC4yMDE3LTMy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lzY2Etc3BlZWNoLm9yZy9hcmNoaXZlL2ludGVyc3BlZWNoXzIwMTciLCJVcmlTdHJpbmciOiJodHRwczovL3d3dy5pc2NhLXNwZWVjaC5vcmcvYXJjaGl2ZS9pbnRlcnNwZWVjaF8yM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ItMDMtMDFUMTA6MzQ6MzAiLCJNb2RpZmllZEJ5IjoiX0NocmlzdGluZSBOdXNzYmF1bSIsIklkIjoiY2IwOTU0YWYtMjZkNC00ZWVlLWI4YWYtNjhlYjZjYWNlMmVhIiwiTW9kaWZpZWRPbiI6IjIwMjItMDMtMDFUMTA6MzQ6Mz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QzNy9JbnRlcnNwZWVjaC4yMDE3LTMyNSIsIlVyaVN0cmluZyI6Imh0dHBzOi8vZG9pLm9yZy8xMC4yMTQzNy9JbnRlcnNwZWVjaC4yMDE3LTM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JmYWQ1ZDYyZS1iZjE5LTRkY2QtOWJhZC1jN2UwZDQ0M2NjMGMiLCJNb2RpZmllZE9uIjoiMjAyMi0wMy0wMVQxMDozNDozMCIsIlByb2plY3QiOnsiJHJlZiI6IjgifX1dLCJPcmdhbml6YXRpb25zIjpbXSwiT3RoZXJzSW52b2x2ZWQiOltdLCJQYWdlUmFuZ2UiOiI8c3A+XHJcbiAgPG4+MjI5PC9uPlxyXG4gIDxpbj50cnVlPC9pbj5cclxuICA8b3M+MjI5PC9vcz5cclxuICA8cHM+MjI5PC9wcz5cclxuPC9zcD5cclxuPGVwPlxyXG4gIDxuPjIzMzwvbj5cclxuICA8aW4+dHJ1ZTwvaW4+XHJcbiAgPG9zPjIzMzwvb3M+XHJcbiAgPHBzPjIzMzwvcHM+XHJcbjwvZXA+XHJcbjxvcz4yMjktMjM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4In19XSwiT3JnYW5pemF0aW9ucyI6W10sIk90aGVyc0ludm9sdmVkIjpbXSwiUGxhY2VPZlB1YmxpY2F0aW9uIjoiSVNDQSIsIlB1Ymxpc2hlcnMiOlt7IiRpZCI6IjI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1LTAxLTE1VDEwOjAzOjIxIiwiUHJvamVjdCI6eyIkcmVmIjoiOC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NS0wMS0xNVQxMDowMzoyMSIsIlByb2plY3QiOnsiJHJlZiI6IjgifX0sIlVzZU51bWJlcmluZ1R5cGVPZlBhcmVudERvY3VtZW50IjpmYWxzZX0seyIkaWQiOiIyMyIsIiR0eXBlIjoiU3dpc3NBY2FkZW1pYy5DaXRhdmkuQ2l0YXRpb25zLldvcmRQbGFjZWhvbGRlckVudHJ5LCBTd2lzc0FjYWRlbWljLkNpdGF2aSIsIklkIjoiYTkxYmVlODYtYTNjNS00NWM1LThkYjItOWVlMTc2MTYzZjlmIiwiUmFuZ2VTdGFydCI6MTMsIlJlZmVyZW5jZUlkIjoiMTc3MzA2ZTctMTA0Yy00NzlhLThmODYtMTkwY2VmMzgzMzg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bmF0aGFuIiwiTGFzdE5hbWUiOiJFaHJldCIsIlByb3RlY3RlZCI6ZmFsc2UsIlNleCI6MiwiQ3JlYXRlZEJ5IjoiX0NocmlzdGluZSBOdXNzYmF1bSIsIkNyZWF0ZWRPbiI6IjIwMjMtMTItMjBUMDg6Mzk6NTgiLCJNb2RpZmllZEJ5IjoiX0NocmlzdGluZSBOdXNzYmF1bSIsIklkIjoiMGE2NDBmNWEtNzIxZi00NzFmLWFmNmUtZjIzNDVkZWI3ZjZjIiwiTW9kaWZpZWRPbiI6IjIwMjMtMTItMjBUMDg6Mzk6NTgiLCJQcm9qZWN0Ijp7IiRyZWYiOiI4In19LHsiJGlkIjoiMjkiLCIkdHlwZSI6IlN3aXNzQWNhZGVtaWMuQ2l0YXZpLlBlcnNvbiwgU3dpc3NBY2FkZW1pYy5DaXRhdmkiLCJGaXJzdE5hbWUiOiJBbmRyZWEiLCJMYXN0TmFtZSI6IkLDtm5zY2giLCJQcm90ZWN0ZWQiOmZhbHNlLCJTZXgiOjAsIkNyZWF0ZWRCeSI6Il9DaHJpc3RpbmUgTnVzc2JhdW0iLCJDcmVhdGVkT24iOiIyMDIzLTEyLTIwVDA4OjM5OjU4IiwiTW9kaWZpZWRCeSI6Il9DaHJpc3RpbmUgTnVzc2JhdW0iLCJJZCI6ImVkNmY0MmY1LThlNDktNDZhNS04YTQ2LWFiYzA2OTE3NDVjMSIsIk1vZGlmaWVkT24iOiIyMDIzLTEyLTIwVDA4OjM5OjU4IiwiUHJvamVjdCI6eyIkcmVmIjoiOCJ9fSx7IiRpZCI6IjMw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OCJ9fSx7IiRpZCI6IjMxIiwiJHR5cGUiOiJTd2lzc0FjYWRlbWljLkNpdGF2aS5QZXJzb24sIFN3aXNzQWNhZGVtaWMuQ2l0YXZpIiwiRmlyc3ROYW1lIjoiQ2hyaXN0aW5lIiwiTGFzdE5hbWUiOiJSw7ZociIsIk1pZGRsZU5hbWUiOiJULiIsIlByb3RlY3RlZCI6ZmFsc2UsIlNleCI6MSwiQ3JlYXRlZEJ5IjoiX0NocmlzdGluZSBOdXNzYmF1bSIsIkNyZWF0ZWRPbiI6IjIwMjMtMTItMjBUMDg6Mzk6NTgiLCJNb2RpZmllZEJ5IjoiX0NocmlzdGluZSBOdXNzYmF1bSIsIklkIjoiYzQwZGE5ZDctYTNkNy00OTYyLWE5NDgtNDE1YzU5MWMxNjVlIiwiTW9kaWZpZWRPbiI6IjIwMjMtMTItMjBUMDg6Mzk6NTgiLCJQcm9qZWN0Ijp7IiRyZWYiOiI4In19LHsiJGlkIjoiMzIiLCIkdHlwZSI6IlN3aXNzQWNhZGVtaWMuQ2l0YXZpLlBlcnNvbiwgU3dpc3NBY2FkZW1pYy5DaXRhdmkiLCJGaXJzdE5hbWUiOiJTdGVmYW4iLCJMYXN0TmFtZSI6IkJhdW1hbm4iLCJQcm90ZWN0ZWQiOmZhbHNlLCJTZXgiOjIsIkNyZWF0ZWRCeSI6Il9DaHJpc3RpbmUgTnVzc2JhdW0iLCJDcmVhdGVkT24iOiIyMDIzLTEyLTIwVDA4OjM5OjU4IiwiTW9kaWZpZWRCeSI6Il9DaHJpc3RpbmUgTnVzc2JhdW0iLCJJZCI6Ijg2MGI0ZjU1LWIxNzgtNDhiMS04Y2QwLWRlM2Q2OGNiMjVlOCIsIk1vZGlmaWVkT24iOiIyMDIzLTEyLTIwVDA4OjM5OjU4IiwiUHJvamVjdCI6eyIkcmVmIjoiOCJ9fSx7IiRpZCI6IjMz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OCJ9fSx7IiRpZCI6IjM0IiwiJHR5cGUiOiJTd2lzc0FjYWRlbWljLkNpdGF2aS5QZXJzb24sIFN3aXNzQWNhZGVtaWMuQ2l0YXZpIiwiRmlyc3ROYW1lIjoiSmFuaW5hIiwiTGFzdE5hbWUiOiJGZWxzIiwiUHJvdGVjdGVkIjpmYWxzZSwiU2V4IjoxLCJDcmVhdGVkQnkiOiJfQ2hyaXN0aW5lIE51c3NiYXVtIiwiQ3JlYXRlZE9uIjoiMjAyMy0xMi0yMFQwODozOTo1OCIsIk1vZGlmaWVkQnkiOiJfQ2hyaXN0aW5lIE51c3NiYXVtIiwiSWQiOiI5NzQxOTlhMS02YTM1LTQyMjAtODBkMy0xNDgxZjVlYTljZDUiLCJNb2RpZmllZE9uIjoiMjAyMy0xMi0yMFQwODozOTo1OCIsIlByb2plY3QiOnsiJHJlZiI6IjgifX0seyIkaWQiOiIzNSIsIiR0eXBlIjoiU3dpc3NBY2FkZW1pYy5DaXRhdmkuUGVyc29uLCBTd2lzc0FjYWRlbWljLkNpdGF2aSIsIkZpcnN0TmFtZSI6IlRvcnN0ZW4iLCJMYXN0TmFtZSI6Ikt1aGxlbiIsIk1pZGRsZU5hbWUiOiJXLiIsIlByb3RlY3RlZCI6ZmFsc2UsIlNleCI6MiwiQ3JlYXRlZEJ5IjoiX0NocmlzdGluZSBOdXNzYmF1bSIsIkNyZWF0ZWRPbiI6IjIwMjMtMTItMjBUMDg6Mzk6NTgiLCJNb2RpZmllZEJ5IjoiX0NocmlzdGluZSBOdXNzYmF1bSIsIklkIjoiNGQ3ZGI0ZWItZDZhOC00MjNhLWI2ZmMtZDAyNDNkMTY1NDE3IiwiTW9kaWZpZWRPbiI6IjIwMjMtMTItMjBUMDg6Mzk6NTgiLCJQcm9qZWN0Ijp7IiRyZWYiOiI4In19XS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g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OS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g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3RpbmUgTnVzc2JhdW0iLCJJZCI6IjE3NzMwNmU3LTEwNGMtNDc5YS04Zjg2LTE5MGNlZjM4MzM4NSIsIk1vZGlmaWVkT24iOiIyMDI1LTAxLTE1VDEwOjAzOjIxIiwiUHJvamVjdCI6eyIkcmVmIjoiOCJ9fSwiVXNlTnVtYmVyaW5nVHlwZU9mUGFyZW50RG9jdW1lbnQiOmZhbHNlfSx7IiRpZCI6IjQwIiwiJHR5cGUiOiJTd2lzc0FjYWRlbWljLkNpdGF2aS5DaXRhdGlvbnMuV29yZFBsYWNlaG9sZGVyRW50cnksIFN3aXNzQWNhZGVtaWMuQ2l0YXZpIiwiSWQiOiI2MTg2YmMxNS03MzA1LTQ2MWUtODMwMy04MWFlMTAzYjBiN2UiLCJSYW5nZVN0YXJ0IjoxMywiUmVmZXJlbmNlSWQiOiI2YWE0MDhhZi05NzNhLTRkZWUtODhhZS1mZDExNmQxODA1ODk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x2YSIsIkxhc3ROYW1lIjoiRmVyc3RsIiwiUHJvdGVjdGVkIjpmYWxzZSwiU2V4IjoxLCJDcmVhdGVkQnkiOiJfQ2hyaXN0aW5lIE51c3NiYXVtIiwiQ3JlYXRlZE9uIjoiMjAyNC0wMS0wM1QxMDozNzoyNyIsIk1vZGlmaWVkQnkiOiJfQ2hyaXN0aW5lIE51c3NiYXVtIiwiSWQiOiIzMzg1NGMyNi01NDNkLTQwNjYtYmY5Yi00M2NhMWZmZWNjNGUiLCJNb2RpZmllZE9uIjoiMjAyNC0wMS0wM1QxMDozNzoyNyIsIlByb2plY3QiOnsiJHJlZiI6IjgifX0seyIkaWQiOiI0NiIsIiR0eXBlIjoiU3dpc3NBY2FkZW1pYy5DaXRhdmkuUGVyc29uLCBTd2lzc0FjYWRlbWljLkNpdGF2aSIsIkZpcnN0TmFtZSI6IlNlYW4iLCJMYXN0TmFtZSI6IlRob21hcyIsIlByb3RlY3RlZCI6ZmFsc2UsIlNleCI6MCwiQ3JlYXRlZEJ5IjoiX0NocmlzdGluZSBOdXNzYmF1bSIsIkNyZWF0ZWRPbiI6IjIwMjQtMDEtMDNUMTA6Mzc6MjciLCJNb2RpZmllZEJ5IjoiX0NocmlzdGluZSBOdXNzYmF1bSIsIklkIjoiOWExZTdiMWYtOGI3Zi00OWQ0LWJhNWEtODU1ZjFjNTZkOGJiIiwiTW9kaWZpZWRPbiI6IjIwMjQtMDEtMDNUMTA6Mzc6MjciLCJQcm9qZWN0Ijp7IiRyZWYiOiI4In19LHsiJGlkIjoiNDciLCIkdHlwZSI6IlN3aXNzQWNhZGVtaWMuQ2l0YXZpLlBlcnNvbiwgU3dpc3NBY2FkZW1pYy5DaXRhdmkiLCJGaXJzdE5hbWUiOiJDw6lkcmljIiwiTGFzdE5hbWUiOiJHdWlhcmQiLCJQcm90ZWN0ZWQiOmZhbHNlLCJTZXgiOjAsIkNyZWF0ZWRCeSI6Il9DaHJpc3RpbmUgTnVzc2JhdW0iLCJDcmVhdGVkT24iOiIyMDI0LTAxLTAzVDEwOjM3OjI3IiwiTW9kaWZpZWRCeSI6Il9DaHJpc3RpbmUgTnVzc2JhdW0iLCJJZCI6IjdhMTEyNjhkLTc4YWYtNGM1Ni04MGNiLWUyODc3NzA1NmQyYyIsIk1vZGlmaWVkT24iOiIyMDI0LTAxLTAzVDEwOjM3OjI3IiwiUHJvamVjdCI6eyIkcmVmIjoiOCJ9fSx7IiRpZCI6IjQ4IiwiJHR5cGUiOiJTd2lzc0FjYWRlbWljLkNpdGF2aS5QZXJzb24sIFN3aXNzQWNhZGVtaWMuQ2l0YXZpIiwiRmlyc3ROYW1lIjoiQ2F0aHkiLCJMYXN0TmFtZSI6IkVubmlzIiwiUHJvdGVjdGVkIjpmYWxzZSwiU2V4IjoxLCJDcmVhdGVkQnkiOiJfQ2hyaXN0aW5lIE51c3NiYXVtIiwiQ3JlYXRlZE9uIjoiMjAyNC0wMS0wM1QxMDozNzoyNyIsIk1vZGlmaWVkQnkiOiJfQ2hyaXN0aW5lIE51c3NiYXVtIiwiSWQiOiI2NGU1YjczZS02NjZjLTRmNjktYjhjZC0xMmVlMjYxOTE3YTgiLCJNb2RpZmllZE9uIjoiMjAyNC0wMS0wM1QxMDozNzoyNyIsIlByb2plY3QiOnsiJHJlZiI6IjgifX0seyIkcmVmIjoiMTEifV0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4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1NSIsIiR0eXBlIjoiU3dpc3NBY2FkZW1pYy5DaXRhdmkuUmVmZXJlbmNlLCBTd2lzc0FjYWRlbWljLkNpdGF2aSIsIkFic3RyYWN0Q29tcGxleGl0eSI6MCwiQWJzdHJhY3RTb3VyY2VUZXh0Rm9ybWF0IjowLCJBdXRob3JzIjpbXS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OCJ9fV0sIk9yZ2FuaXphdGlvbnMiOltdLCJPdGhlcnNJbnZvbHZlZCI6W10sIlBsYWNlT2ZQdWJsaWNhdGlvbiI6Ik5ldyBZb3JrLCBOWSwgVVNBIiwiUHVibGlzaGVycyI6W3siJGlkIjoiNTk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S0wMS0xNVQxMDowMzoyMSIsIlByb2plY3QiOnsiJHJlZiI6Ijg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3RpbmUgTnVzc2JhdW0iLCJJZCI6IjZhYTQwOGFmLTk3M2EtNGRlZS04OGFlLWZkMTE2ZDE4MDU4OSIsIk1vZGlmaWVkT24iOiIyMDI1LTAxLTE1VDEwOjAzOjIxIiwiUHJvamVjdCI6eyIkcmVmIjoiOCJ9fSwiVXNlTnVtYmVyaW5nVHlwZU9mUGFyZW50RG9jdW1lbnQiOmZhbHNlfSx7IiRpZCI6IjYwIiwiJHR5cGUiOiJTd2lzc0FjYWRlbWljLkNpdGF2aS5DaXRhdGlvbnMuV29yZFBsYWNlaG9sZGVyRW50cnksIFN3aXNzQWNhZGVtaWMuQ2l0YXZpIiwiSWQiOiI4N2Y4YmM4ZC0zZmQ0LTQ0NTktOTg5NC00NzVjN2E1NDIyYTEiLCJSYW5nZVN0YXJ0IjoxMywiUmVmZXJlbmNlSWQiOiI2ZDI4NTI3Ny03NjYzLTQ4NTQtYWIyYi0wMjEyMGE4OGUzNDkiLCJQYWdlUmFuZ2UiOnsiJGlkIjoiNjEiLCIkdHlwZSI6IlN3aXNzQWNhZGVtaWMuUGFnZVJhbmdlLCBTd2lzc0FjYWRlbWljIiwiRW5kUGFnZSI6eyIkaWQiOiI2MiIsIiR0eXBlIjoiU3dpc3NBY2FkZW1pYy5QYWdlTnVtYmVyLCBTd2lzc0FjYWRlbWljIiwiSXNGdWxseU51bWVyaWMiOmZhbHNlLCJOdW1iZXJpbmdUeXBlIjowLCJOdW1lcmFsU3lzdGVtIjowfSwiTnVtYmVyaW5nVHlwZSI6MCwiTnVtZXJhbFN5c3RlbSI6MCwiU3RhcnRQYWdlIjp7IiRpZCI6IjYzIiwiJHR5cGUiOiJTd2lzc0FjYWRlbWljLlBhZ2VOdW1iZXIsIFN3aXNzQWNhZGVtaWMiLCJJc0Z1bGx5TnVtZXJpYyI6ZmFsc2UsIk51bWJlcmluZ1R5cGUiOjAsIk51bWVyYWxTeXN0ZW0iOjB9fSwiUmVmZXJlbmNlIjp7IiRpZCI6IjY0IiwiJHR5cGUiOiJTd2lzc0FjYWRlbWljLkNpdGF2aS5SZWZlcmVuY2UsIFN3aXNzQWNhZGVtaWMuQ2l0YXZpIiwiQWJzdHJhY3RDb21wbGV4aXR5IjowLCJBYnN0cmFjdFNvdXJjZVRleHRGb3JtYXQiOjAsIkF1dGhvcnMiOlt7IiRpZCI6IjY1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OCJ9fSx7IiRpZCI6IjY2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OCJ9fV0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Y3IiwiJHR5cGUiOiJTd2lzc0FjYWRlbWljLkNpdGF2aS5Mb2NhdGlvbiwgU3dpc3NBY2FkZW1pYy5DaXRhdmkiLCJBZGRyZXNzIjp7IiRpZCI6IjY4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4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zA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4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S0wMS0xNVQxMDowMzoyMSIsIlByb2plY3QiOnsiJHJlZiI6IjgifX0sIlVzZU51bWJlcmluZ1R5cGVPZlBhcmVudERvY3VtZW50IjpmYWxzZX0seyIkaWQiOiI3MSIsIiR0eXBlIjoiU3dpc3NBY2FkZW1pYy5DaXRhdmkuQ2l0YXRpb25zLldvcmRQbGFjZWhvbGRlckVudHJ5LCBTd2lzc0FjYWRlbWljLkNpdGF2aSIsIklkIjoiMGY2YTU2MGQtZjVhZC00NjQ2LWEzMGMtNTRlZDNiOTA5MmJlIiwiUmFuZ2VTdGFydCI6MTMsIlJlZmVyZW5jZUlkIjoiYzFlMmMyOTYtZGE3Ni00YjcwLTk2ZjgtZjYzZjcyM2JjZDIyIiwiUGFnZVJhbmdlIjp7IiRpZCI6IjcyIiwiJHR5cGUiOiJTd2lzc0FjYWRlbWljLlBhZ2VSYW5nZSwgU3dpc3NBY2FkZW1pYyIsIkVuZFBhZ2UiOnsiJGlkIjoiNzMiLCIkdHlwZSI6IlN3aXNzQWNhZGVtaWMuUGFnZU51bWJlciwgU3dpc3NBY2FkZW1pYyIsIklzRnVsbHlOdW1lcmljIjpmYWxzZSwiTnVtYmVyaW5nVHlwZSI6MCwiTnVtZXJhbFN5c3RlbSI6MH0sIk51bWJlcmluZ1R5cGUiOjAsIk51bWVyYWxTeXN0ZW0iOjAsIlN0YXJ0UGFnZSI6eyIkaWQiOiI3NCIsIiR0eXBlIjoiU3dpc3NBY2FkZW1pYy5QYWdlTnVtYmVyLCBTd2lzc0FjYWRlbWljIiwiSXNGdWxseU51bWVyaWMiOmZhbHNlLCJOdW1iZXJpbmdUeXBlIjowLCJOdW1lcmFsU3lzdGVtIjowfX0sIlJlZmVyZW5jZSI6eyIkaWQiOiI3NSIsIiR0eXBlIjoiU3dpc3NBY2FkZW1pYy5DaXRhdmkuUmVmZXJlbmNlLCBTd2lzc0FjYWRlbWljLkNpdGF2aSIsIkFic3RyYWN0Q29tcGxleGl0eSI6MCwiQWJzdHJhY3RTb3VyY2VUZXh0Rm9ybWF0IjowLCJBdXRob3JzIjpbeyIkaWQiOiI3Ni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OCJ9fSx7IiRyZWYiOiIxMCJ9LHsiJGlkIjoiNzc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OCJ9fSx7IiRpZCI6Ijc4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OCJ9fSx7IiRyZWYiOiIxMSJ9XS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g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gy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OC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N0aW5lIE51c3NiYXVtIiwiSWQiOiJjMWUyYzI5Ni1kYTc2LTRiNzAtOTZmOC1mNjNmNzIzYmNkMjIiLCJNb2RpZmllZE9uIjoiMjAyNS0wMS0xNVQxMDowMzoyMSIsIlByb2plY3QiOnsiJHJlZiI6IjgifX0sIlVzZU51bWJlcmluZ1R5cGVPZlBhcmVudERvY3VtZW50IjpmYWxzZX0seyIkaWQiOiI4MyIsIiR0eXBlIjoiU3dpc3NBY2FkZW1pYy5DaXRhdmkuQ2l0YXRpb25zLldvcmRQbGFjZWhvbGRlckVudHJ5LCBTd2lzc0FjYWRlbWljLkNpdGF2aSIsIklkIjoiZWVjZDRiMGItNjBlNi00OGI0LWE4ZmItZjJlN2RjZWU0MGY4IiwiUmFuZ2VTdGFydCI6MTMsIlJlZmVyZW5jZUlkIjoiNzgxMGQwZTUtOGVmYy00ZDNmLTljNWQtMTVlNmU3MzM4OTI4IiwiUGFnZVJhbmdlIjp7IiRpZCI6Ijg0IiwiJHR5cGUiOiJTd2lzc0FjYWRlbWljLlBhZ2VSYW5nZSwgU3dpc3NBY2FkZW1pYyIsIkVuZFBhZ2UiOnsiJGlkIjoiODUiLCIkdHlwZSI6IlN3aXNzQWNhZGVtaWMuUGFnZU51bWJlciwgU3dpc3NBY2FkZW1pYyIsIklzRnVsbHlOdW1lcmljIjpmYWxzZSwiTnVtYmVyaW5nVHlwZSI6MCwiTnVtZXJhbFN5c3RlbSI6MH0sIk51bWJlcmluZ1R5cGUiOjAsIk51bWVyYWxTeXN0ZW0iOjAsIlN0YXJ0UGFnZSI6eyIkaWQiOiI4NiIsIiR0eXBlIjoiU3dpc3NBY2FkZW1pYy5QYWdlTnVtYmVyLCBTd2lzc0FjYWRlbWljIiwiSXNGdWxseU51bWVyaWMiOmZhbHNlLCJOdW1iZXJpbmdUeXBlIjowLCJOdW1lcmFsU3lzdGVtIjowfX0sIlJlZmVyZW5jZSI6eyIkaWQiOiI4NyIsIiR0eXBlIjoiU3dpc3NBY2FkZW1pYy5DaXRhdmkuUmVmZXJlbmNlLCBTd2lzc0FjYWRlbWljLkNpdGF2aSIsIkFic3RyYWN0Q29tcGxleGl0eSI6MCwiQWJzdHJhY3RTb3VyY2VUZXh0Rm9ybWF0IjowLCJBdXRob3JzIjpbeyIkaWQiOiI4OCIsIiR0eXBlIjoiU3dpc3NBY2FkZW1pYy5DaXRhdmkuUGVyc29uLCBTd2lzc0FjYWRlbWljLkNpdGF2aSIsIkZpcnN0TmFtZSI6Ik1pbmdtaW5nIiwiTGFzdE5hbWUiOiJMaSIsIlByb3RlY3RlZCI6ZmFsc2UsIlNleCI6MCwiQ3JlYXRlZEJ5IjoiX0NocmlzdGluZSBOdXNzYmF1bSIsIkNyZWF0ZWRPbiI6IjIwMjMtMTItMDhUMDk6MDk6NTkiLCJNb2RpZmllZEJ5IjoiX0NocmlzdGluZSBOdXNzYmF1bSIsIklkIjoiYjk3MjcyODAtYmQ2Ny00NjMzLWFjYmYtZTFhZGNkNTNmNTU2IiwiTW9kaWZpZWRPbiI6IjIwMjMtMTItMDhUMDk6MDk6NTkiLCJQcm9qZWN0Ijp7IiRyZWYiOiI4In19LHsiJGlkIjoiODk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gifX0seyIkaWQiOiI5MC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4In19LHsiJGlkIjoiOTEiLCIkdHlwZSI6IlN3aXNzQWNhZGVtaWMuQ2l0YXZpLlBlcnNvbiwgU3dpc3NBY2FkZW1pYy5DaXRhdmkiLCJGaXJzdE5hbWUiOiJKaWFoYW8iLCJMYXN0TmFtZSI6IkNoZW4iLCJQcm90ZWN0ZWQiOmZhbHNlLCJTZXgiOjAsIkNyZWF0ZWRCeSI6Il9DaHJpc3RpbmUgTnVzc2JhdW0iLCJDcmVhdGVkT24iOiIyMDIzLTEyLTA4VDA5OjA5OjU5IiwiTW9kaWZpZWRCeSI6Il9DaHJpc3RpbmUgTnVzc2JhdW0iLCJJZCI6IjIxZjM0OTFkLWVkNzMtNDBkOS1iMmMwLTA0ZWYwNjVhN2YxOSIsIk1vZGlmaWVkT24iOiIyMDIzLTEyLTA4VDA5OjA5OjU5IiwiUHJvamVjdCI6eyIkcmVmIjoiOCJ9fSx7IiRpZCI6Ijky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gifX1d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kzIiwiJHR5cGUiOiJTd2lzc0FjYWRlbWljLkNpdGF2aS5Mb2NhdGlvbiwgU3dpc3NBY2FkZW1pYy5DaXRhdmkiLCJBZGRyZXNzIjp7IiRpZCI6Ijk0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OCJ9fV0sIk9yZ2FuaXphdGlvbnMiOltdLCJPdGhlcnNJbnZvbHZlZCI6W10sIlBhZ2VSYW5nZSI6IjxzcD5cclxuICA8bj4xMDc2NDU8L24+XHJcbiAgPGluPnRydWU8L2luPlxyXG4gIDxvcz4xMDc2NDU8L29zPlxyXG4gIDxwcz4xMDc2NDU8L3BzPlxyXG48L3NwPlxyXG48b3M+MTA3NjQ1PC9vcz4iLCJQZXJpb2RpY2FsIjp7IiRpZCI6Ijk2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3RpbmUgTnVzc2JhdW0iLCJJZCI6Ijc4MTBkMGU1LThlZmMtNGQzZi05YzVkLTE1ZTZlNzMzODkyOCIsIk1vZGlmaWVkT24iOiIyMDI1LTAxLTE1VDEwOjAzOjIxIiwiUHJvamVjdCI6eyIkcmVmIjoiOCJ9fSwiVXNlTnVtYmVyaW5nVHlwZU9mUGFyZW50RG9jdW1lbnQiOmZhbHNlfSx7IiRpZCI6Ijk3IiwiJHR5cGUiOiJTd2lzc0FjYWRlbWljLkNpdGF2aS5DaXRhdGlvbnMuV29yZFBsYWNlaG9sZGVyRW50cnksIFN3aXNzQWNhZGVtaWMuQ2l0YXZpIiwiSWQiOiIwZTM5NTQyMS1jNjUwLTRjMWItYTNlNS02ODIyZjRmNjcxNGEiLCJSYW5nZUxlbmd0aCI6MywiUmVmZXJlbmNlSWQiOiI5ZGUzNDI5My01YmMzLTRkNmUtYjEwNi1lY2I4NThmMDdhNTYiLCJQYWdlUmFuZ2UiOnsiJGlkIjoiOTgiLCIkdHlwZSI6IlN3aXNzQWNhZGVtaWMuUGFnZVJhbmdlLCBTd2lzc0FjYWRlbWljIiwiRW5kUGFnZSI6eyIkaWQiOiI5OSIsIiR0eXBlIjoiU3dpc3NBY2FkZW1pYy5QYWdlTnVtYmVyLCBTd2lzc0FjYWRlbWljIiwiSXNGdWxseU51bWVyaWMiOmZhbHNlLCJOdW1iZXJpbmdUeXBlIjowLCJOdW1lcmFsU3lzdGVtIjowfSwiTnVtYmVyaW5nVHlwZSI6MCwiTnVtZXJhbFN5c3RlbSI6MCwiU3RhcnRQYWdlIjp7IiRpZCI6IjEwMCIsIiR0eXBlIjoiU3dpc3NBY2FkZW1pYy5QYWdlTnVtYmVyLCBTd2lzc0FjYWRlbWljIiwiSXNGdWxseU51bWVyaWMiOmZhbHNlLCJOdW1iZXJpbmdUeXBlIjowLCJOdW1lcmFsU3lzdGVtIjowfX0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xMDM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gifX0seyIkaWQiOiIxMDQ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wOC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g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dGluZSBOdXNzYmF1bSIsIklkIjoiOWRlMzQyOTMtNWJjMy00ZDZlLWIxMDYtZWNiODU4ZjA3YTU2IiwiTW9kaWZpZWRPbiI6IjIwMjUtMDEtMTVUMTA6MDM6MjEiLCJQcm9qZWN0Ijp7IiRyZWYiOiI4In19LCJVc2VOdW1iZXJpbmdUeXBlT2ZQYXJlbnREb2N1bWVudCI6ZmFsc2V9LHsiJGlkIjoiMTA5IiwiJHR5cGUiOiJTd2lzc0FjYWRlbWljLkNpdGF2aS5DaXRhdGlvbnMuV29yZFBsYWNlaG9sZGVyRW50cnksIFN3aXNzQWNhZGVtaWMuQ2l0YXZpIiwiSWQiOiI3MjE1MjMwZS0yN2RiLTRiNTMtYTUxMC1mMGRhNjVkMWFlOWYiLCJSYW5nZVN0YXJ0Ijo2LCJSZWZlcmVuY2VJZCI6ImYwNTE4NWQ5LThhOTQtNDFiZS05NWMzLWU2ZWRjYWJlMzUyZCIsIlBhZ2VSYW5nZSI6eyIkaWQiOiIxMTAiLCIkdHlwZSI6IlN3aXNzQWNhZGVtaWMuUGFnZVJhbmdlLCBTd2lzc0FjYWRlbWljIiwiRW5kUGFnZSI6eyIkaWQiOiIxMTEiLCIkdHlwZSI6IlN3aXNzQWNhZGVtaWMuUGFnZU51bWJlciwgU3dpc3NBY2FkZW1pYyIsIklzRnVsbHlOdW1lcmljIjpmYWxzZSwiTnVtYmVyaW5nVHlwZSI6MCwiTnVtZXJhbFN5c3RlbSI6MH0sIk51bWJlcmluZ1R5cGUiOjAsIk51bWVyYWxTeXN0ZW0iOjAsIlN0YXJ0UGFnZSI6eyIkaWQiOiIxMTIiLCIkdHlwZSI6IlN3aXNzQWNhZGVtaWMuUGFnZU51bWJlciwgU3dpc3NBY2FkZW1pYyIsIklzRnVsbHlOdW1lcmljIjpmYWxzZSwiTnVtYmVyaW5nVHlwZSI6MCwiTnVtZXJhbFN5c3RlbSI6MH19LCJSZWZlcmVuY2UiOnsiJGlkIjoiMTEzIiwiJHR5cGUiOiJTd2lzc0FjYWRlbWljLkNpdGF2aS5SZWZlcmVuY2UsIFN3aXNzQWNhZGVtaWMuQ2l0YXZpIiwiQWJzdHJhY3RDb21wbGV4aXR5IjowLCJBYnN0cmFjdFNvdXJjZVRleHRGb3JtYXQiOjAsIkF1dGhvcnMiOlt7IiRpZCI6IjExN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ExNS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OCJ9fV0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MTYiLCIkdHlwZSI6IlN3aXNzQWNhZGVtaWMuQ2l0YXZpLkxvY2F0aW9uLCBTd2lzc0FjYWRlbWljLkNpdGF2aSIsIkFkZHJlc3MiOnsiJGlkIjoiMTE3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OCJ9fSx7IiRpZCI6IjExOSIsIiR0eXBlIjoiU3dpc3NBY2FkZW1pYy5DaXRhdmkuTG9jYXRpb24sIFN3aXNzQWNhZGVtaWMuQ2l0YXZpIiwiQWRkcmVzcyI6eyIkaWQiOiIxMjA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g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T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EyM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EyNCIsIiR0eXBlIjoiU3dpc3NBY2FkZW1pYy5DaXRhdmkuQ2l0YXRpb25zLldvcmRQbGFjZWhvbGRlckVudHJ5LCBTd2lzc0FjYWRlbWljLkNpdGF2aSIsIklkIjoiNzIwZDc5ODYtZjI2NS00NDExLWFlNzYtYzA0NWNmYzc3N2ZlIiwiUmFuZ2VTdGFydCI6NiwiUmFuZ2VMZW5ndGgiOjMsIlJlZmVyZW5jZUlkIjoiMjA3MjhkMDctZDA1Mi00MDliLThjOTctYTI3YTNjZmM0NzE3IiwiUGFnZVJhbmdlIjp7IiRpZCI6IjEyNSIsIiR0eXBlIjoiU3dpc3NBY2FkZW1pYy5QYWdlUmFuZ2UsIFN3aXNzQWNhZGVtaWMiLCJFbmRQYWdlIjp7IiRpZCI6IjEyNiIsIiR0eXBlIjoiU3dpc3NBY2FkZW1pYy5QYWdlTnVtYmVyLCBTd2lzc0FjYWRlbWljIiwiSXNGdWxseU51bWVyaWMiOmZhbHNlLCJOdW1iZXJpbmdUeXBlIjowLCJOdW1lcmFsU3lzdGVtIjowfSwiTnVtYmVyaW5nVHlwZSI6MCwiTnVtZXJhbFN5c3RlbSI6MCwiU3RhcnRQYWdlIjp7IiRpZCI6IjEyNyIsIiR0eXBlIjoiU3dpc3NBY2FkZW1pYy5QYWdlTnVtYmVyLCBTd2lzc0FjYWRlbWljIiwiSXNGdWxseU51bWVyaWMiOmZhbHNlLCJOdW1iZXJpbmdUeXBlIjowLCJOdW1lcmFsU3lzdGVtIjowfX0sIlJlZmVyZW5jZSI6eyIkaWQiOiIxMjgiLCIkdHlwZSI6IlN3aXNzQWNhZGVtaWMuQ2l0YXZpLlJlZmVyZW5jZSwgU3dpc3NBY2FkZW1pYy5DaXRhdmkiLCJBYnN0cmFjdENvbXBsZXhpdHkiOjAsIkFic3RyYWN0U291cmNlVGV4dEZvcm1hdCI6MCwiQXV0aG9ycyI6W3siJGlkIjoiMTI5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EzMC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4In19LHsiJGlkIjoiMTMx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gifX0seyIkaWQiOiIxMzI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EzMy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gifX0seyIkaWQiOiIxMzQ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V0sIkNpdGF0aW9uS2V5VXBkYXRlVHlwZSI6MCwiQ29sbGFib3JhdG9ycyI6W10sIkRhdGUyIjoiMDEuMDMuMjAxMSIsIkRvaSI6IjEwLjEwNjgvaTA0MTUiLCJFZGl0b3JzIjpbXSwiRXZhbHVhdGlvbkNvbXBsZXhpdHkiOjAsIkV2YWx1YXRpb25Tb3VyY2VUZXh0Rm9ybWF0IjowLCJHcm91cHMiOltdLCJIYXNMYWJlbDEiOmZhbHNlLCJIYXNMYWJlbDIiOmZhbHNlLCJLZXl3b3JkcyI6W10sIkxhbmd1YWdlIjoiZW5nIiwiTGFuZ3VhZ2VDb2RlIjoiZW4iLCJMb2NhdGlvbnMiOlt7IiRpZCI6IjEzNSIsIiR0eXBlIjoiU3dpc3NBY2FkZW1pYy5DaXRhdmkuTG9jYXRpb24sIFN3aXNzQWNhZGVtaWMuQ2l0YXZpIiwiQWRkcmVzcyI6eyIkaWQiOiIxMzY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E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NTk6MTciLCJNb2RpZmllZEJ5IjoiX0NocmlzdGluZSBOdXNzYmF1bSIsIklkIjoiZmQ2MDBhNmItYzVkNS00NGRhLWI2ODctN2I4Yjk0MjA0NjgzIiwiTW9kaWZpZWRPbiI6IjIwMjEtMTEtMTdUMDk6NTk6MTciLCJQcm9qZWN0Ijp7IiRyZWYiOiI4In19LHsiJGlkIjoiMTM4IiwiJHR5cGUiOiJTd2lzc0FjYWRlbWljLkNpdGF2aS5Mb2NhdGlvbiwgU3dpc3NBY2FkZW1pYy5DaXRhdmkiLCJBZGRyZXNzIjp7IiRpZCI6IjEzOS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E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k6MTciLCJNb2RpZmllZEJ5IjoiX0NocmlzdGluZSBOdXNzYmF1bSIsIklkIjoiMmZhY2E4MmMtYjlkYi00MmNmLWE5YWMtN2Y5MGU3YmQ1ZTJiIiwiTW9kaWZpZWRPbiI6IjIwMjEtMTEtMTdUMDk6NTk6MTciLCJQcm9qZWN0Ijp7IiRyZWYiOiI4In19LHsiJGlkIjoiMTQxIiwiJHR5cGUiOiJTd2lzc0FjYWRlbWljLkNpdGF2aS5Mb2NhdGlvbiwgU3dpc3NBY2FkZW1pYy5DaXRhdmkiLCJBZGRyZXNzIjp7IiRpZCI6IjE0Mi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E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Tk6MTciLCJNb2RpZmllZEJ5IjoiX0NocmlzdGluZSBOdXNzYmF1bSIsIklkIjoiZjMxMTE0MGItZGVmZS00ODQxLWIwYzAtZGI3MTk0MDQ0NzYxIiwiTW9kaWZpZWRPbiI6IjIwMjEtMTEtMTdUMDk6NTk6MTciLCJQcm9qZWN0Ijp7IiRyZWYiOiI4In19XSwiTnVtYmVyIjoiMSIsIk9yZ2FuaXphdGlvbnMiOltdLCJPdGhlcnNJbnZvbHZlZCI6W10sIlBhZ2VSYW5nZSI6IjxzcD5cclxuICA8bj4xMDwvbj5cclxuICA8aW4+dHJ1ZTwvaW4+XHJcbiAgPG9zPjEwPC9vcz5cclxuICA8cHM+MTA8L3BzPlxyXG48L3NwPlxyXG48ZXA+XHJcbiAgPG4+MTI8L24+XHJcbiAgPGluPnRydWU8L2luPlxyXG4gIDxvcz4xMjwvb3M+XHJcbiAgPHBzPjEyPC9wcz5cclxuPC9lcD5cclxuPG9zPjEwLTI8L29zPiIsIlBlcmlvZGljYWwiOnsiJGlkIjoiMTQ0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LHsiJGlkIjoiMTQ1IiwiJHR5cGUiOiJTd2lzc0FjYWRlbWljLkNpdGF2aS5DaXRhdGlvbnMuV29yZFBsYWNlaG9sZGVyRW50cnksIFN3aXNzQWNhZGVtaWMuQ2l0YXZpIiwiSWQiOiJmYWMyOWU0Yy0yY2Y1LTRjOTItYTdiOC04YWE1OWQ1MjFiNTUiLCJSYW5nZVN0YXJ0IjoxMywiUmVmZXJlbmNlSWQiOiJmMjAwNmYxMy02MjM2LTRlYTMtOWFmYy0xZGEwYjRmYTFjNzgiLCJQYWdlUmFuZ2UiOnsiJGlkIjoiMTQ2IiwiJHR5cGUiOiJTd2lzc0FjYWRlbWljLlBhZ2VSYW5nZSwgU3dpc3NBY2FkZW1pYyIsIkVuZFBhZ2UiOnsiJGlkIjoiMTQ3IiwiJHR5cGUiOiJTd2lzc0FjYWRlbWljLlBhZ2VOdW1iZXIsIFN3aXNzQWNhZGVtaWMiLCJJc0Z1bGx5TnVtZXJpYyI6ZmFsc2UsIk51bWJlcmluZ1R5cGUiOjAsIk51bWVyYWxTeXN0ZW0iOjB9LCJOdW1iZXJpbmdUeXBlIjowLCJOdW1lcmFsU3lzdGVtIjowLCJTdGFydFBhZ2UiOnsiJGlkIjoiMTQ4IiwiJHR5cGUiOiJTd2lzc0FjYWRlbWljLlBhZ2VOdW1iZXIsIFN3aXNzQWNhZGVtaWMiLCJJc0Z1bGx5TnVtZXJpYyI6ZmFsc2UsIk51bWJlcmluZ1R5cGUiOjAsIk51bWVyYWxTeXN0ZW0iOjB9fSwiUmVmZXJlbmNlIjp7IiRpZCI6IjE0OSIsIiR0eXBlIjoiU3dpc3NBY2FkZW1pYy5DaXRhdmkuUmVmZXJlbmNlLCBTd2lzc0FjYWRlbWljLkNpdGF2aSIsIkFic3RyYWN0Q29tcGxleGl0eSI6MCwiQWJzdHJhY3RTb3VyY2VUZXh0Rm9ybWF0IjowLCJBdXRob3JzIjpbeyIkaWQiOiIxNT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4In19LHsiJGlkIjoiMTU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4In19LHsiJGlkIjoiMTU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OCJ9fSx7IiRpZCI6IjE1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OCJ9fSx7IiRpZCI6IjE1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gifX1d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U1IiwiJHR5cGUiOiJTd2lzc0FjYWRlbWljLkNpdGF2aS5Mb2NhdGlvbiwgU3dpc3NBY2FkZW1pYy5DaXRhdmkiLCJBZGRyZXNzIjp7IiRpZCI6IjE1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4In19LHsiJGlkIjoiMTU4IiwiJHR5cGUiOiJTd2lzc0FjYWRlbWljLkNpdGF2aS5Mb2NhdGlvbiwgU3dpc3NBY2FkZW1pYy5DaXRhdmkiLCJBZGRyZXNzIjp7IiRpZCI6IjE1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gifX0seyIkaWQiOiIxNjEiLCIkdHlwZSI6IlN3aXNzQWNhZGVtaWMuQ2l0YXZpLkxvY2F0aW9uLCBTd2lzc0FjYWRlbWljLkNpdGF2aSIsIkFkZHJlc3MiOnsiJGlkIjoiMTY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OCJ9fV0sIk51bWJlciI6IjEiLCJPcmdhbml6YXRpb25zIjpbXSwiT3RoZXJzSW52b2x2ZWQiOltdLCJQZXJpb2RpY2FsIjp7IiRpZCI6IjE2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4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N0aW5lIE51c3NiYXVtIiwiSWQiOiJmMjAwNmYxMy02MjM2LTRlYTMtOWFmYy0xZGEwYjRmYTFjNzgiLCJNb2RpZmllZE9uIjoiMjAyNS0wMS0xNVQxMDowMzoyMSIsIlByb2plY3QiOnsiJHJlZiI6IjgifX0sIlVzZU51bWJlcmluZ1R5cGVPZlBhcmVudERvY3VtZW50IjpmYWxzZX0seyIkaWQiOiIxNjUiLCIkdHlwZSI6IlN3aXNzQWNhZGVtaWMuQ2l0YXZpLkNpdGF0aW9ucy5Xb3JkUGxhY2Vob2xkZXJFbnRyeSwgU3dpc3NBY2FkZW1pYy5DaXRhdmkiLCJJZCI6Ijk4NmVmNGZkLWVlYWMtNDkxOS1iM2NjLTc4Y2FmYmU5MTM1YSIsIlJhbmdlU3RhcnQiOjEzLCJSYW5nZUxlbmd0aCI6NSwiUmVmZXJlbmNlSWQiOiIyZWUyMzUzNC04YzllLTRjNjQtYmNlNC1lZTFkNWUyMTkyYjQiLCJQYWdlUmFuZ2UiOnsiJGlkIjoiMTY2IiwiJHR5cGUiOiJTd2lzc0FjYWRlbWljLlBhZ2VSYW5nZSwgU3dpc3NBY2FkZW1pYyIsIkVuZFBhZ2UiOnsiJGlkIjoiMTY3IiwiJHR5cGUiOiJTd2lzc0FjYWRlbWljLlBhZ2VOdW1iZXIsIFN3aXNzQWNhZGVtaWMiLCJJc0Z1bGx5TnVtZXJpYyI6ZmFsc2UsIk51bWJlcmluZ1R5cGUiOjAsIk51bWVyYWxTeXN0ZW0iOjB9LCJOdW1iZXJpbmdUeXBlIjowLCJOdW1lcmFsU3lzdGVtIjowLCJTdGFydFBhZ2UiOnsiJGlkIjoiMTY4IiwiJHR5cGUiOiJTd2lzc0FjYWRlbWljLlBhZ2VOdW1iZXIsIFN3aXNzQWNhZGVtaWMiLCJJc0Z1bGx5TnVtZXJpYyI6ZmFsc2UsIk51bWJlcmluZ1R5cGUiOjAsIk51bWVyYWxTeXN0ZW0iOjB9fSwiUmVmZXJlbmNlIjp7IiRpZCI6IjE2OSIsIiR0eXBlIjoiU3dpc3NBY2FkZW1pYy5DaXRhdmkuUmVmZXJlbmNlLCBTd2lzc0FjYWRlbWljLkNpdGF2aSIsIkFic3RyYWN0Q29tcGxleGl0eSI6MCwiQWJzdHJhY3RTb3VyY2VUZXh0Rm9ybWF0IjowLCJBdXRob3JzIjpbeyIkaWQiOiIxNzA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4In19LHsiJGlkIjoiMTcx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gifX1d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NzIiLCIkdHlwZSI6IlN3aXNzQWNhZGVtaWMuQ2l0YXZpLkxvY2F0aW9uLCBTd2lzc0FjYWRlbWljLkNpdGF2aSIsIkFkZHJlc3MiOnsiJGlkIjoiMTcz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OC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3NS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3RpbmUgTnVzc2JhdW0iLCJJZCI6IjJlZTIzNTM0LThjOWUtNGM2NC1iY2U0LWVlMWQ1ZTIxOTJiNCIsIk1vZGlmaWVkT24iOiIyMDI1LTAxLTE1VDEwOjAzOjIxIiwiUHJvamVjdCI6eyIkcmVmIjoiOCJ9fSwiVXNlTnVtYmVyaW5nVHlwZU9mUGFyZW50RG9jdW1lbnQiOmZhbHNlfSx7IiRpZCI6IjE3NiIsIiR0eXBlIjoiU3dpc3NBY2FkZW1pYy5DaXRhdmkuQ2l0YXRpb25zLldvcmRQbGFjZWhvbGRlckVudHJ5LCBTd2lzc0FjYWRlbWljLkNpdGF2aSIsIklkIjoiNjlmOTE5MDEtNTgzMC00M2U1LWFjMjgtNmMzZGMxODU1ZmU5IiwiUmFuZ2VTdGFydCI6MywiUmFuZ2VMZW5ndGgiOjMsIlJlZmVyZW5jZUlkIjoiOWZmNDEyYmYtODg5MC00MjA1LWE2ZjMtNzM1ZjAzM2FmODQyIiwiUGFnZVJhbmdlIjp7IiRpZCI6IjE3NyIsIiR0eXBlIjoiU3dpc3NBY2FkZW1pYy5QYWdlUmFuZ2UsIFN3aXNzQWNhZGVtaWMiLCJFbmRQYWdlIjp7IiRpZCI6IjE3OCIsIiR0eXBlIjoiU3dpc3NBY2FkZW1pYy5QYWdlTnVtYmVyLCBTd2lzc0FjYWRlbWljIiwiSXNGdWxseU51bWVyaWMiOmZhbHNlLCJOdW1iZXJpbmdUeXBlIjowLCJOdW1lcmFsU3lzdGVtIjowfSwiTnVtYmVyaW5nVHlwZSI6MCwiTnVtZXJhbFN5c3RlbSI6MCwiU3RhcnRQYWdlIjp7IiRpZCI6IjE3OSIsIiR0eXBlIjoiU3dpc3NBY2FkZW1pYy5QYWdlTnVtYmVyLCBTd2lzc0FjYWRlbWljIiwiSXNGdWxseU51bWVyaWMiOmZhbHNlLCJOdW1iZXJpbmdUeXBlIjowLCJOdW1lcmFsU3lzdGVtIjowfX0sIlJlZmVyZW5jZSI6eyIkaWQiOiIxODAiLCIkdHlwZSI6IlN3aXNzQWNhZGVtaWMuQ2l0YXZpLlJlZmVyZW5jZSwgU3dpc3NBY2FkZW1pYy5DaXRhdmkiLCJBYnN0cmFjdENvbXBsZXhpdHkiOjAsIkFic3RyYWN0U291cmNlVGV4dEZvcm1hdCI6MCwiQXV0aG9ycyI6W3siJGlkIjoiMTgx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OCJ9fSx7IiRpZCI6IjE4M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gifX0seyIkaWQiOiIxODM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ODQ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gifX1d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E4NSIsIiR0eXBlIjoiU3dpc3NBY2FkZW1pYy5DaXRhdmkuTG9jYXRpb24sIFN3aXNzQWNhZGVtaWMuQ2l0YXZpIiwiQWRkcmVzcyI6eyIkaWQiOiIxODY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MwOjU1IiwiTW9kaWZpZWRCeSI6Il9DaHJpc3RpbmUgTnVzc2JhdW0iLCJJZCI6ImIwNTBkMDc0LTYxMDUtNDc2Mi04YTBkLTNiZmIxYmJmOTEyMiIsIk1vZGlmaWVkT24iOiIyMDI0LTAxLTA0VDE0OjMwOjU1IiwiUHJvamVjdCI6eyIkcmVmIjoiOCJ9fV0sIk9yZ2FuaXphdGlvbnMiOltdLCJPdGhlcnNJbnZvbHZlZCI6W10sIlBhZ2VSYW5nZSI6IjxzcD5cclxuICA8bj4xMDc3OTE8L24+XHJcbiAgPGluPnRydWU8L2luPlxyXG4gIDxvcz4xMDc3OTE8L29zPlxyXG4gIDxwcz4xMDc3OTE8L3BzPlxyXG48L3NwPlxyXG48b3M+MTA3NzkxPC9vcz4iLCJQZXJpb2RpY2FsIjp7IiRyZWYiOiI5Ni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N0aW5lIE51c3NiYXVtIiwiSWQiOiI5ZmY0MTJiZi04ODkwLTQyMDUtYTZmMy03MzVmMDMzYWY4NDIiLCJNb2RpZmllZE9uIjoiMjAyNS0wMS0xNVQxMDowMzoyMSIsIlByb2plY3QiOnsiJHJlZiI6IjgifX0sIlVzZU51bWJlcmluZ1R5cGVPZlBhcmVudERvY3VtZW50IjpmYWxzZX1dLCJGb3JtYXR0ZWRUZXh0Ijp7IiRpZCI6IjE4OCIsIkNvdW50IjoxLCJUZXh0VW5pdHMiOlt7IiRpZCI6IjE4OSIsIkZvbnRTdHlsZSI6eyIkaWQiOiIxOTAiLCJOZXV0cmFsIjp0cnVlfSwiUmVhZGluZ09yZGVyIjoxLCJUZXh0IjoiWzI4LDMx4oCTMzMsMTA24oCTMTEzXSJ9XX0sIlRhZyI6IkNpdGF2aVBsYWNlaG9sZGVyIzI1MDllYmJjLWJhZGItNGI4ZS1hYzExLTdiMjA1NWM1ZWY2OSIsIlRleHQiOiJbMjgsMzHigJMzMywxMDbigJMxMTNdIiwiV0FJVmVyc2lvbiI6IjYuMTcuMC4wIn0=}</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71C0B156"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OpbMOobmUiLCJMYXN0TmFtZSI6Ikxvd3J5IiwiUHJvdGVjdGVkIjpmYWxzZSwiU2V4IjoxLCJDcmVhdGVkQnkiOiJfQ2hyaXN0aW5lIE51c3NiYXVtIiwiQ3JlYXRlZE9uIjoiMjAyNC0wNy0yNFQxMTo1NDo0OCIsIk1vZGlmaWVkQnkiOiJfQ2hyaXN0aW5lIE51c3NiYXVtIiwiSWQiOiJlMzczN2QzZC1mODUwLTRlODctODFhNS02ZTVhYzVkODA3NmMiLCJNb2RpZmllZE9uIjoiMjAyNC0wNy0yNFQxMTo1NDo0OCIsIlByb2plY3QiOnsiJGlkIjoiOCIsIiR0eXBlIjoiU3dpc3NBY2FkZW1pYy5DaXRhdmkuUHJvamVjdCwgU3dpc3NBY2FkZW1pYy5DaXRhdmkifX0seyIkaWQiOiI5IiwiJHR5cGUiOiJTd2lzc0FjYWRlbWljLkNpdGF2aS5QZXJzb24sIFN3aXNzQWNhZGVtaWMuQ2l0YXZpIiwiRmlyc3ROYW1lIjoiQWxhbiIsIkxhc3ROYW1lIjoiTGlsbCIsIlByb3RlY3RlZCI6ZmFsc2UsIlNleCI6MiwiQ3JlYXRlZEJ5IjoiX0NocmlzdGluZSBOdXNzYmF1bSIsIkNyZWF0ZWRPbiI6IjIwMjQtMDctMjRUMTE6NTQ6NDgiLCJNb2RpZmllZEJ5IjoiX0NocmlzdGluZSBOdXNzYmF1bSIsIklkIjoiZjRjMWExYjYtYzgxNy00MDllLWIzMTAtNjA5NzA3OWE2NjlhIiwiTW9kaWZpZWRPbiI6IjIwMjQtMDctMjRUMTE6NTQ6NDgiLCJQcm9qZWN0Ijp7IiRyZWYiOiI4In19LHsiJGlkIjoiMTAiLCIkdHlwZSI6IlN3aXNzQWNhZGVtaWMuQ2l0YXZpLlBlcnNvbiwgU3dpc3NBY2FkZW1pYy5DaXRhdmkiLCJGaXJzdE5hbWUiOiJCb2IiLCJMYXN0TmFtZSI6IldvbmciLCJNaWRkbGVOYW1lIjoiQi4gTS4iLCJQcm90ZWN0ZWQiOmZhbHNlLCJTZXgiOjIsIkNyZWF0ZWRCeSI6Il9DaHJpc3RpbmUgTnVzc2JhdW0iLCJDcmVhdGVkT24iOiIyMDI0LTA3LTI0VDExOjU0OjQ4IiwiTW9kaWZpZWRCeSI6Il9DaHJpc3RpbmUgTnVzc2JhdW0iLCJJZCI6IjAyNmExMDEyLTJjMjgtNGYxNi04OWZmLTkwODQ2MjgxY2QxYSIsIk1vZGlmaWVkT24iOiIyMDI0LTA3LTI0VDExOjU0OjQ4IiwiUHJvamVjdCI6eyIkcmVmIjoiOCJ9fV0sIkNpdGF0aW9uS2V5VXBkYXRlVHlwZSI6MCwiQ29sbGFib3JhdG9ycyI6W10sIkRhdGUyIjoiMjQuMTIuMjAxMiIsIkRvaSI6IjEwLjExMTEvYnJ2LjEyMDE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OC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c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3RpbmUgTnVzc2JhdW0iLCJJZCI6IjBmNzI4MDFmLTMyODktNDQ4ZS05OTRhLTMwYmNkNTFhYjFmZC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E0XSJ9XX0sIlRhZyI6IkNpdGF2aVBsYWNlaG9sZGVyI2VjNGJmOWZlLTQwMWEtNGJjMC04M2UxLTI2ZDkzZTc2OGZmMiIsIlRleHQiOiJbMTE0XSIsIldBSVZlcnNpb24iOiI2LjE3LjAuMCJ9}</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w:t>
      </w:r>
      <w:r w:rsidR="004F3B86" w:rsidRPr="00321142">
        <w:rPr>
          <w:lang w:val="en-US"/>
        </w:rPr>
        <w:lastRenderedPageBreak/>
        <w:t xml:space="preserve">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5502E945"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c1ZmRhNWJkLWRmZGEtNGM3NC1hM2VjLTFlZmI3MWVjNmM4ZSIsIlRleHQiOiJbN10iLCJXQUlWZXJzaW9uIjoiNi4xNy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0seyIkaWQiOiIxMyIsIiR0eXBlIjoiU3dpc3NBY2FkZW1pYy5DaXRhdmkuQ2l0YXRpb25zLldvcmRQbGFjZWhvbGRlckVudHJ5LCBTd2lzc0FjYWRlbWljLkNpdGF2aSIsIklkIjoiYzU4ZGI3YWMtY2RhOC00YzliLThjYTEtNzA2N2QzMTEwMzcyIiwiUmFuZ2VTdGFydCI6MywiUmFuZ2VMZW5ndGgiOjUsIlJlZmVyZW5jZUlkIjoiZDNhMWJiMWEtYWJhZC00MmY0LWE4MmQtMDA0MTBjZDIyNzll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4In19LHsiJGlkIjoiMT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4In19LHsiJGlkIjoiMjA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OCJ9fSx7IiRpZCI6IjIx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OCJ9fV0sIk51bWJlciI6IjEiLCJPcmdhbml6YXRpb25zIjpbXSwiT3RoZXJzSW52b2x2ZWQiOltdLCJQZXJpb2RpY2FsIjp7IiRpZCI6IjI1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g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N0aW5lIE51c3NiYXVtIiwiSWQiOiJkM2ExYmIxYS1hYmFkLTQyZjQtYTgyZC0wMDQxMGNkMjI3OWUiLCJNb2RpZmllZE9uIjoiMjAyNS0wMS0xNVQxMDowMzoyMSIsIlByb2plY3QiOnsiJHJlZiI6IjgifX0sIlVzZU51bWJlcmluZ1R5cGVPZlBhcmVudERvY3VtZW50IjpmYWxzZX1dLCJGb3JtYXR0ZWRUZXh0Ijp7IiRpZCI6IjI2IiwiQ291bnQiOjEsIlRleHRVbml0cyI6W3siJGlkIjoiMjciLCJGb250U3R5bGUiOnsiJGlkIjoiMjgiLCJOZXV0cmFsIjp0cnVlfSwiUmVhZGluZ09yZGVyIjoxLCJUZXh0IjoiWzY5LDExNV0ifV19LCJUYWciOiJDaXRhdmlQbGFjZWhvbGRlciM2MzEwNTU1Yi1mNThhLTQ0NjAtOTEzMy0xODk0ZjZhOWEwMjkiLCJUZXh0IjoiWzY5LDExNV0iLCJXQUlWZXJzaW9uIjoiNi4xNy4wLjAifQ==}</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1D1DEA55"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ChatGPT (</w:t>
      </w:r>
      <w:hyperlink r:id="rId14"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59"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5" w:history="1">
        <w:r w:rsidRPr="00944424">
          <w:rPr>
            <w:rStyle w:val="Hyperlink"/>
            <w:iCs/>
            <w:lang w:val="en-US"/>
          </w:rPr>
          <w:t>OSF</w:t>
        </w:r>
      </w:hyperlink>
      <w:bookmarkEnd w:id="59"/>
      <w:r w:rsidRPr="00944424">
        <w:rPr>
          <w:iCs/>
          <w:lang w:val="en-US"/>
        </w:rPr>
        <w:t xml:space="preserve">. </w:t>
      </w:r>
      <w:r w:rsidRPr="00944424">
        <w:rPr>
          <w:b/>
          <w:iCs/>
          <w:lang w:val="en-US"/>
        </w:rPr>
        <w:t>C)</w:t>
      </w:r>
      <w:r w:rsidRPr="00944424">
        <w:rPr>
          <w:iCs/>
          <w:lang w:val="en-US"/>
        </w:rPr>
        <w:t xml:space="preserve"> A bibliographic network visualization using </w:t>
      </w:r>
      <w:r w:rsidRPr="0083726F">
        <w:rPr>
          <w:iCs/>
          <w:lang w:val="en-US"/>
        </w:rPr>
        <w:t xml:space="preserve">VOSviewer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MjZmNTQ2YTUtMDEwMS00OThmLWE5NDYtZWFjNzdmMjYyMWEwIiwiVGV4dCI6Ils2OF0iLCJXQUlWZXJzaW9uIjoiNi4xNy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VOSviewer.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6" w:history="1">
        <w:r w:rsidR="009E7B97" w:rsidRPr="00FB1A12">
          <w:rPr>
            <w:rStyle w:val="Hyperlink"/>
            <w:lang w:val="en-US"/>
          </w:rPr>
          <w:t>OSF</w:t>
        </w:r>
      </w:hyperlink>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w:t>
      </w:r>
      <w:r w:rsidRPr="009B481F">
        <w:rPr>
          <w:lang w:val="en-US"/>
        </w:rPr>
        <w:lastRenderedPageBreak/>
        <w:t xml:space="preserve">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60"/>
      <w:r w:rsidR="00B43F04" w:rsidRPr="009B481F">
        <w:rPr>
          <w:lang w:val="en-US"/>
        </w:rPr>
        <w:t xml:space="preserve">or </w:t>
      </w:r>
      <w:commentRangeStart w:id="61"/>
      <w:r w:rsidR="00B43F04" w:rsidRPr="009B481F">
        <w:rPr>
          <w:lang w:val="en-US"/>
        </w:rPr>
        <w:t xml:space="preserve">can be </w:t>
      </w:r>
      <w:r w:rsidR="00AD4D35" w:rsidRPr="009B481F">
        <w:rPr>
          <w:lang w:val="en-US"/>
        </w:rPr>
        <w:t>en</w:t>
      </w:r>
      <w:r w:rsidR="00B43F04" w:rsidRPr="009B481F">
        <w:rPr>
          <w:lang w:val="en-US"/>
        </w:rPr>
        <w:t>acted</w:t>
      </w:r>
      <w:r w:rsidR="00B43F04" w:rsidRPr="00331A01">
        <w:rPr>
          <w:i/>
          <w:iCs/>
          <w:lang w:val="en-US"/>
        </w:rPr>
        <w:t xml:space="preserve"> </w:t>
      </w:r>
      <w:commentRangeEnd w:id="61"/>
      <w:r>
        <w:rPr>
          <w:rStyle w:val="Kommentarzeichen"/>
        </w:rPr>
        <w:commentReference w:id="61"/>
      </w:r>
      <w:commentRangeEnd w:id="60"/>
      <w:r>
        <w:rPr>
          <w:rStyle w:val="Kommentarzeichen"/>
        </w:rPr>
        <w:commentReference w:id="60"/>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AF32EA"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4F1824C6" w:rsidR="00AE12F0" w:rsidRPr="001F0EC4" w:rsidRDefault="00622143"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NDRdIn1dfSwiVGFnIjoiQ2l0YXZpUGxhY2Vob2xkZXIjOWViODNiNWItNjA2Yy00OTQ0LWIzODgtYWRkNDM2ZThmMGNlIiwiVGV4dCI6Ils0NF0iLCJXQUlWZXJzaW9uIjoiNi4xNy4wLjAifQ==}</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AF32EA"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 xml:space="preserve">“Speech naturalness can be described as how the speech of a person with a speech disorder compares with that of typical speech or, in the case of an acquired disorder, how an </w:t>
            </w:r>
            <w:r w:rsidRPr="001F0EC4">
              <w:rPr>
                <w:lang w:val="en-US"/>
              </w:rPr>
              <w:lastRenderedPageBreak/>
              <w:t>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5F3C6871" w:rsidR="00AE12F0" w:rsidRPr="001F0EC4" w:rsidRDefault="00622143"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zI4MGVhYzItZjkwYy00ZGU3LWI4YjEtNmY4Mzc4Y2UyOGI2IiwiVGV4dCI6IlsxNF0iLCJXQUlWZXJzaW9uIjoiNi4xNy4wLjAifQ==}</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AF32EA"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5BD63442" w:rsidR="00AE12F0" w:rsidRPr="001F0EC4" w:rsidRDefault="00622143"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aWQiOiI4IiwiJHR5cGUiOiJTd2lzc0FjYWRlbWljLkNpdGF2aS5Qcm9qZWN0LCBTd2lzc0FjYWRlbWljLkNpdGF2aSJ9fSx7IiRpZCI6Ij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4In19LHsiJGlkIjoiMT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g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E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OC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N0aW5lIE51c3NiYXVtIiwiSWQiOiJjYWRhZjE0NS0yMzYxLTQ3ODAtYjBlYi0yYTRiOTY0OThlMm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xXSJ9XX0sIlRhZyI6IkNpdGF2aVBsYWNlaG9sZGVyI2E1NDdhZDQ5LTUzNzMtNGJjMC04NTc4LTBlZmVkZTZlYTNiNCIsIlRleHQiOiJbNTFdIiwiV0FJVmVyc2lvbiI6IjYuMTcuMC4wIn0=}</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AF32EA"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12E5A20" w:rsidR="001F7041" w:rsidRPr="001F0EC4" w:rsidRDefault="00622143"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aWQiOiI4IiwiJHR5cGUiOiJTd2lzc0FjYWRlbWljLkNpdGF2aS5Qcm9qZWN0LCBTd2lzc0FjYWRlbWljLkNpdGF2aSJ9fSx7IiRpZCI6IjkiLCIkdHlwZSI6IlN3aXNzQWNhZGVtaWMuQ2l0YXZpLlBlcnNvbiwgU3dpc3NBY2FkZW1pYy5DaXRhdmkiLCJGaXJzdE5hbWUiOiJMaXNhIiwiTGFzdE5hbWUiOiJTdG9sbCIsIk1pZGRsZU5hbWUiOiJILiIsIlByb3RlY3RlZCI6ZmFsc2UsIlNleCI6MSwiQ3JlYXRlZEJ5IjoiX0NocmlzdGluZSBOdXNzYmF1bSIsIkNyZWF0ZWRPbiI6IjIwMjMtMTEtMjJUMTA6NTU6NDIiLCJNb2RpZmllZEJ5IjoiX0NocmlzdGluZSBOdXNzYmF1bSIsIklkIjoiYWI0ZWMzMzItYjgwMy00MTAyLTkyMjgtZWIwZGU3NDQxMzdiIiwiTW9kaWZpZWRPbiI6IjIwMjMtMTEtMjJUMTA6NTU6NDIiLCJQcm9qZWN0Ijp7IiRyZWYiOiI4In19LHsiJGlkIjoiMTAiLCIkdHlwZSI6IlN3aXNzQWNhZGVtaWMuQ2l0YXZpLlBlcnNvbiwgU3dpc3NBY2FkZW1pYy5DaXRhdmkiLCJGaXJzdE5hbWUiOiJBbmRyZWFzIiwiTGFzdE5hbWUiOiJPZXR0aW5nZXIiLCJQcm90ZWN0ZWQiOmZhbHNlLCJTZXgiOjIsIkNyZWF0ZWRCeSI6Il9DaHJpc3RpbmUgTnVzc2JhdW0iLCJDcmVhdGVkT24iOiIyMDIzLTExLTIyVDEwOjU1OjQyIiwiTW9kaWZpZWRCeSI6Il9DaHJpc3RpbmUgTnVzc2JhdW0iLCJJZCI6ImJhNzcxNTY4LTI5NTEtNDRjNi05ZmFkLWYzOGFmYjZiOThlMiIsIk1vZGlmaWVkT24iOiIyMDIzLTExLTIyVDEwOjU1OjQyIiwiUHJvamVjdCI6eyIkcmVmIjoiOCJ9fSx7IiRpZCI6IjEx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gifX0seyIkaWQiOiIxMiIsIiR0eXBlIjoiU3dpc3NBY2FkZW1pYy5DaXRhdmkuUGVyc29uLCBTd2lzc0FjYWRlbWljLkNpdGF2aSIsIkZpcnN0TmFtZSI6IkV2YS1NYXJpYSIsIkxhc3ROYW1lIjoiS3JhdXMiLCJQcm90ZWN0ZWQiOmZhbHNlLCJTZXgiOjAsIkNyZWF0ZWRCeSI6Il9DaHJpc3RpbmUgTnVzc2JhdW0iLCJDcmVhdGVkT24iOiIyMDIzLTExLTIyVDEwOjU1OjQyIiwiTW9kaWZpZWRCeSI6Il9DaHJpc3RpbmUgTnVzc2JhdW0iLCJJZCI6IjRjNjNkN2MyLWE5ODAtNDI4MC1hNWU2LTdhNGM2Zjc3ZDUxYyIsIk1vZGlmaWVkT24iOiIyMDIzLTExLTIyVDEwOjU1OjQyIiwiUHJvamVjdCI6eyIkcmVmIjoiOCJ9fSx7IiRpZCI6IjEzIiwiJHR5cGUiOiJTd2lzc0FjYWRlbWljLkNpdGF2aS5QZXJzb24sIFN3aXNzQWNhZGVtaWMuQ2l0YXZpIiwiRmlyc3ROYW1lIjoiRGFnbWFyIiwiTGFzdE5hbWUiOiJUaW1tYW5uIiwiUHJvdGVjdGVkIjpmYWxzZSwiU2V4IjoxLCJDcmVhdGVkQnkiOiJfQ2hyaXN0aW5lIE51c3NiYXVtIiwiQ3JlYXRlZE9uIjoiMjAyMy0xMS0yMlQxMDo1NTo0MiIsIk1vZGlmaWVkQnkiOiJfQ2hyaXN0aW5lIE51c3NiYXVtIiwiSWQiOiJmYjU2NWI3My1mMjgxLTQ4MWYtYWZiNy04NmI1ZjExOTMxOGUiLCJNb2RpZmllZE9uIjoiMjAyMy0xMS0yMlQxMDo1NTo0MiIsIlByb2plY3QiOnsiJHJlZiI6IjgifX0seyIkaWQiOiIxNC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gifX0seyIkaWQiOiIxNSIsIiR0eXBlIjoiU3dpc3NBY2FkZW1pYy5DaXRhdmkuUGVyc29uLCBTd2lzc0FjYWRlbWljLkNpdGF2aSIsIkZpcnN0TmFtZSI6IkNocmlzdGluYSIsIkxhc3ROYW1lIjoiQXRheSIsIlByb3RlY3RlZCI6ZmFsc2UsIlNleCI6MSwiQ3JlYXRlZEJ5IjoiX0NocmlzdGluZSBOdXNzYmF1bSIsIkNyZWF0ZWRPbiI6IjIwMjMtMTEtMjJUMTA6NTU6NDIiLCJNb2RpZmllZEJ5IjoiX0NocmlzdGluZSBOdXNzYmF1bSIsIklkIjoiMThmZjRhMTktNDEzOS00NGYwLTlhMjItMDJmMmMwMTU4NWQxIiwiTW9kaWZpZWRPbiI6IjIwMjMtMTEtMjJUMTA6NTU6NDIiLCJQcm9qZWN0Ijp7IiRyZWYiOiI4In19LHsiJGlkIjoiMTYiLCIkdHlwZSI6IlN3aXNzQWNhZGVtaWMuQ2l0YXZpLlBlcnNvbiwgU3dpc3NBY2FkZW1pYy5DaXRhdmkiLCJGaXJzdE5hbWUiOiJFbHNkb24iLCJMYXN0TmFtZSI6IlN0b3JleSIsIlByb3RlY3RlZCI6ZmFsc2UsIlNleCI6MiwiQ3JlYXRlZEJ5IjoiX0NocmlzdGluZSBOdXNzYmF1bSIsIkNyZWF0ZWRPbiI6IjIwMjMtMTEtMjJUMTA6NTU6NDIiLCJNb2RpZmllZEJ5IjoiX0NocmlzdGluZSBOdXNzYmF1bSIsIklkIjoiN2QzNzMwYzItMWQyNC00ZWRkLWFmZmItZWQ3NzNkN2M3YjA3IiwiTW9kaWZpZWRPbiI6IjIwMjMtMTEtMjJUMTA6NTU6NDIiLCJQcm9qZWN0Ijp7IiRyZWYiOiI4In19LHsiJGlkIjoiMTc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OCJ9fSx7IiRpZCI6IjE4IiwiJHR5cGUiOiJTd2lzc0FjYWRlbWljLkNpdGF2aS5QZXJzb24sIFN3aXNzQWNhZGVtaWMuQ2l0YXZpIiwiRmlyc3ROYW1lIjoiTWF0dGhpcyIsIkxhc3ROYW1lIjoiU3lub2Z6aWsiLCJQcm90ZWN0ZWQiOmZhbHNlLCJTZXgiOjAsIkNyZWF0ZWRCeSI6Il9DaHJpc3RpbmUgTnVzc2JhdW0iLCJDcmVhdGVkT24iOiIyMDIzLTExLTIyVDEwOjU1OjQyIiwiTW9kaWZpZWRCeSI6Il9DaHJpc3RpbmUgTnVzc2JhdW0iLCJJZCI6IjA4YTFlYzgyLTYxMTYtNDM2ZC05Y2JjLWM0NTcyNGJjODVmNyIsIk1vZGlmaWVkT24iOiIyMDIzLTExLTIyVDEwOjU1OjQyIiwiUHJvamVjdCI6eyIkcmVmIjoiOCJ9fV0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OC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U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4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dGluZSBOdXNzYmF1bSIsIklkIjoiZmYzOGVjNTUtMTFmYS00YWFhLWI5ZWQtMjFhYTYzNjcwYzAyIiwiTW9kaWZpZWRPbiI6IjIwMjUtMDEtMTVUMTA6MDM6MjEiLCJQcm9qZWN0Ijp7IiRyZWYiOiI4In19LCJVc2VOdW1iZXJpbmdUeXBlT2ZQYXJlbnREb2N1bWVudCI6ZmFsc2V9XSwiRm9ybWF0dGVkVGV4dCI6eyIkaWQiOiIyNiIsIkNvdW50IjoxLCJUZXh0VW5pdHMiOlt7IiRpZCI6IjI3IiwiRm9udFN0eWxlIjp7IiRpZCI6IjI4IiwiTmV1dHJhbCI6dHJ1ZX0sIlJlYWRpbmdPcmRlciI6MSwiVGV4dCI6Ils1M10ifV19LCJUYWciOiJDaXRhdmlQbGFjZWhvbGRlciM4M2IxOGQ2Ny00Yzc4LTQxODktODE5NC00NTdmMTY3ODM2MGIiLCJUZXh0IjoiWzUzXSIsIldBSVZlcnNpb24iOiI2LjE3LjAuMCJ9}</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AF32EA"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1CAFC2C5" w:rsidR="00AE12F0" w:rsidRPr="001F0EC4" w:rsidRDefault="00622143"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1dLCJGb3JtYXR0ZWRUZXh0Ijp7IiRpZCI6IjI4IiwiQ291bnQiOjEsIlRleHRVbml0cyI6W3siJGlkIjoiMjkiLCJGb250U3R5bGUiOnsiJGlkIjoiMzAiLCJOZXV0cmFsIjp0cnVlfSwiUmVhZGluZ09yZGVyIjoxLCJUZXh0IjoiWzI2XSJ9XX0sIlRhZyI6IkNpdGF2aVBsYWNlaG9sZGVyIzQzZGM4NGY1LWJiYzUtNDZmMC1iZTA1LTk0MTdmNjdkODQwNiIsIlRleHQiOiJbMjZdIiwiV0FJVmVyc2lvbiI6IjYuMTc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AF32EA"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22C62B47" w:rsidR="00AE12F0" w:rsidRPr="001F0EC4" w:rsidRDefault="00622143"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jAxN2ZlMjgtY2U4Yy00MjIwLWFiN2ItNjlhOWNlZGIzYTAwIiwiVGV4dCI6IlsyMV0iLCJXQUlWZXJzaW9uIjoiNi4xNy4wLjAifQ==}</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AF32EA"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489C9840" w:rsidR="00AE12F0" w:rsidRPr="001F0EC4" w:rsidRDefault="00622143"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WJiNTQwYWMtNjRlMy00MTgzLWIyOTgtMGQ0ODJkM2QwNzAwIiwiVGV4dCI6IlszNV0iLCJXQUlWZXJzaW9uIjoiNi4xNy4wLjAifQ==}</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AF32EA"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C13725B" w:rsidR="00AE12F0" w:rsidRPr="001F0EC4" w:rsidRDefault="00622143"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aWQiOiI4IiwiJHR5cGUiOiJTd2lzc0FjYWRlbWljLkNpdGF2aS5Qcm9qZWN0LCBTd2lzc0FjYWRlbWljLkNpdGF2aSJ9fSx7IiRpZCI6Ijk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gifX0seyIkaWQiOiIxMC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gifX0seyIkaWQiOiIxMS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gifX0seyIkaWQiOiIxMi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OCJ9fSx7IiRpZCI6IjEz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OCJ9fSx7IiRpZCI6IjE0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gifX0seyIkaWQiOiIxNS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4In19XS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4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4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N0aW5lIE51c3NiYXVtIiwiSWQiOiI4N2Y5OGUxNy0yNTU4LTRiZmMtODAzNi0xYThhMDI4ZDUxM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QyXSJ9XX0sIlRhZyI6IkNpdGF2aVBsYWNlaG9sZGVyIzZiMjkyMjQ0LTNlMDQtNGEzYi05Njc3LTBjOTRhNjRkYmI1ZCIsIlRleHQiOiJbNDJdIiwiV0FJVmVyc2lvbiI6IjYuMTcuMC4wIn0=}</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AF32EA"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6BF00D4B" w:rsidR="00AE12F0" w:rsidRPr="001F0EC4" w:rsidRDefault="00622143"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0XSJ9XX0sIlRhZyI6IkNpdGF2aVBsYWNlaG9sZGVyI2I3NjM5ZDkzLTcwNTMtNDQ5MS1hZDVjLWRlMDVlODE1NDg3ZSIsIlRleHQiOiJbNzRdIiwiV0FJVmVyc2lvbiI6IjYuMTcuMC4wIn0=}</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AF32EA"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2DE894EC" w:rsidR="00AE12F0" w:rsidRPr="001F0EC4" w:rsidRDefault="00622143"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3XSJ9XX0sIlRhZyI6IkNpdGF2aVBsYWNlaG9sZGVyI2FlMWZkNzQ3LTI1ZmYtNDQzYi05MDQ5LTAzMzEwZTViMmVjYyIsIlRleHQiOiJbNTddIiwiV0FJVmVyc2lvbiI6IjYuMTcuMC4wIn0=}</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7"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FE72009" w:rsidR="00700CFB" w:rsidRPr="001F0EC4" w:rsidRDefault="001D0CB0" w:rsidP="00543E14">
      <w:pPr>
        <w:spacing w:line="480" w:lineRule="auto"/>
        <w:jc w:val="both"/>
        <w:rPr>
          <w:lang w:val="en"/>
        </w:rPr>
      </w:pPr>
      <w:bookmarkStart w:id="62" w:name="_Hlk180663465"/>
      <w:r w:rsidRPr="006C7529">
        <w:rPr>
          <w:lang w:val="en-US"/>
        </w:rPr>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 xml:space="preserve">scientific insights into naturalness in voices, </w:t>
      </w:r>
      <w:commentRangeStart w:id="63"/>
      <w:r w:rsidRPr="001F0EC4">
        <w:rPr>
          <w:lang w:val="en-US"/>
        </w:rPr>
        <w:t>we</w:t>
      </w:r>
      <w:commentRangeEnd w:id="63"/>
      <w:r w:rsidR="008E30ED">
        <w:rPr>
          <w:rStyle w:val="Kommentarzeichen"/>
        </w:rPr>
        <w:commentReference w:id="63"/>
      </w:r>
      <w:r w:rsidRPr="001F0EC4">
        <w:rPr>
          <w:lang w:val="en-US"/>
        </w:rPr>
        <w:t xml:space="preserv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62"/>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 xml:space="preserve">ublished in peer-reviewed journals or as a </w:t>
      </w:r>
      <w:r w:rsidR="0040683C" w:rsidRPr="006C7529">
        <w:rPr>
          <w:lang w:val="en-US"/>
        </w:rPr>
        <w:lastRenderedPageBreak/>
        <w:t>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64"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8" w:history="1">
        <w:r w:rsidR="00966CAE" w:rsidRPr="001F0EC4">
          <w:rPr>
            <w:rStyle w:val="Hyperlink"/>
            <w:i/>
            <w:color w:val="auto"/>
            <w:lang w:val="en-US"/>
          </w:rPr>
          <w:t>OSF</w:t>
        </w:r>
      </w:hyperlink>
      <w:r w:rsidR="00966CAE" w:rsidRPr="001F0EC4">
        <w:rPr>
          <w:i/>
          <w:lang w:val="en-US"/>
        </w:rPr>
        <w:t>.</w:t>
      </w:r>
      <w:bookmarkEnd w:id="64"/>
    </w:p>
    <w:p w14:paraId="4012D801" w14:textId="1CC6FB74"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19"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w:t>
      </w:r>
      <w:r w:rsidR="00C221D1">
        <w:rPr>
          <w:lang w:val="en"/>
        </w:rPr>
        <w:t xml:space="preserve"> we</w:t>
      </w:r>
      <w:r w:rsidR="00601BED">
        <w:rPr>
          <w:lang w:val="en"/>
        </w:rPr>
        <w:t xml:space="preserve"> proposed.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lastRenderedPageBreak/>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3022E56F"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t>
      </w:r>
      <w:commentRangeStart w:id="65"/>
      <w:r>
        <w:rPr>
          <w:lang w:val="en"/>
        </w:rPr>
        <w:t>We</w:t>
      </w:r>
      <w:commentRangeEnd w:id="65"/>
      <w:r w:rsidR="008E30ED">
        <w:rPr>
          <w:rStyle w:val="Kommentarzeichen"/>
        </w:rPr>
        <w:commentReference w:id="65"/>
      </w:r>
      <w:r>
        <w:rPr>
          <w:lang w:val="en"/>
        </w:rPr>
        <w:t xml:space="preserv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w:t>
      </w:r>
      <w:r w:rsidR="00A37DC7" w:rsidRPr="001F0EC4">
        <w:rPr>
          <w:lang w:val="en"/>
        </w:rPr>
        <w:lastRenderedPageBreak/>
        <w:t xml:space="preserve">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8A44212"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NzMzYzBiMWQtYmJlYi00ZGY3LTg3ZGQtYTdhYjU0MzFhYTgzIiwiUmFuZ2VTdGFydCI6MywiUmFuZ2VMZW5ndGgiOjUsIlJlZmVyZW5jZUlkIjoiMDg3YmZjYzYtNDg5NS00OTJmLWI2YjgtNWE1MWI0MjM2MzE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pvZmlhIiwiTGFzdE5hbWUiOiJNYWxpc3oiLCJQcm90ZWN0ZWQiOmZhbHNlLCJTZXgiOjEsIkNyZWF0ZWRCeSI6Il9DaHJpc3RpbmUgTnVzc2JhdW0iLCJDcmVhdGVkT24iOiIyMDIzLTEyLTAxVDE1OjE3OjI5IiwiTW9kaWZpZWRCeSI6Il9DaHJpc3RpbmUgTnVzc2JhdW0iLCJJZCI6IjM4M2VjMzY4LTc0YjItNGNhMS1iZTgxLThkMzBjNjc1OGYyYyIsIk1vZGlmaWVkT24iOiIyMDIzLTEyLTAxVDE1OjE3OjI5IiwiUHJvamVjdCI6eyIkcmVmIjoiOCJ9fSx7IiRpZCI6IjI1IiwiJHR5cGUiOiJTd2lzc0FjYWRlbWljLkNpdGF2aS5QZXJzb24sIFN3aXNzQWNhZGVtaWMuQ2l0YXZpIiwiRmlyc3ROYW1lIjoiR3VzdGF2IiwiTGFzdE5hbWUiOiJIZW50ZXIiLCJNaWRkbGVOYW1lIjoiRWplIiwiUHJvdGVjdGVkIjpmYWxzZSwiU2V4IjoyLCJDcmVhdGVkQnkiOiJfQ2hyaXN0aW5lIE51c3NiYXVtIiwiQ3JlYXRlZE9uIjoiMjAyMy0xMi0wMVQxNToxNzoyOSIsIk1vZGlmaWVkQnkiOiJfQ2hyaXN0aW5lIE51c3NiYXVtIiwiSWQiOiJkNjUyMTg5Ny1jODg5LTQ1OWYtYWQ2Yy0zNjMyN2E3NGZkNDEiLCJNb2RpZmllZE9uIjoiMjAyMy0xMi0wMVQxNToxNzoyOSIsIlByb2plY3QiOnsiJHJlZiI6IjgifX0seyIkaWQiOiIyNiIsIiR0eXBlIjoiU3dpc3NBY2FkZW1pYy5DaXRhdmkuUGVyc29uLCBTd2lzc0FjYWRlbWljLkNpdGF2aSIsIkZpcnN0TmFtZSI6IkNhc3NpYSIsIkxhc3ROYW1lIjoiVmFsZW50aW5pLUJvdGluaGFvIiwiUHJvdGVjdGVkIjpmYWxzZSwiU2V4IjoxLCJDcmVhdGVkQnkiOiJfQ2hyaXN0aW5lIE51c3NiYXVtIiwiQ3JlYXRlZE9uIjoiMjAyMy0xMi0wMVQxNToxNzoyOSIsIk1vZGlmaWVkQnkiOiJfQ2hyaXN0aW5lIE51c3NiYXVtIiwiSWQiOiI1MGIyNDgyZC1mZWVkLTQzY2UtYmJhYi1mMGE0YWQ1MDZmMTgiLCJNb2RpZmllZE9uIjoiMjAyMy0xMi0wMVQxNToxNzoyOSIsIlByb2plY3QiOnsiJHJlZiI6IjgifX0seyIkaWQiOiIyNyIsIiR0eXBlIjoiU3dpc3NBY2FkZW1pYy5DaXRhdmkuUGVyc29uLCBTd2lzc0FjYWRlbWljLkNpdGF2aSIsIkZpcnN0TmFtZSI6Ik9saXZlciIsIkxhc3ROYW1lIjoiV2F0dHMiLCJQcm90ZWN0ZWQiOmZhbHNlLCJTZXgiOjIsIkNyZWF0ZWRCeSI6Il9DaHJpc3RpbmUgTnVzc2JhdW0iLCJDcmVhdGVkT24iOiIyMDIzLTEyLTAxVDE1OjE3OjI5IiwiTW9kaWZpZWRCeSI6Il9DaHJpc3RpbmUgTnVzc2JhdW0iLCJJZCI6IjM5NWNiZTIyLWFkOWEtNDZlNS04MWNiLTQ4YTNmZThhZjJmNCIsIk1vZGlmaWVkT24iOiIyMDIzLTEyLTAxVDE1OjE3OjI5IiwiUHJvamVjdCI6eyIkcmVmIjoiOCJ9fSx7IiRpZCI6IjI4IiwiJHR5cGUiOiJTd2lzc0FjYWRlbWljLkNpdGF2aS5QZXJzb24sIFN3aXNzQWNhZGVtaWMuQ2l0YXZpIiwiRmlyc3ROYW1lIjoiSm9uYXMiLCJMYXN0TmFtZSI6IkJlc2tvdyIsIlByb3RlY3RlZCI6ZmFsc2UsIlNleCI6MiwiQ3JlYXRlZEJ5IjoiX0NocmlzdGluZSBOdXNzYmF1bSIsIkNyZWF0ZWRPbiI6IjIwMjMtMTItMDFUMTU6MTc6MjkiLCJNb2RpZmllZEJ5IjoiX0NocmlzdGluZSBOdXNzYmF1bSIsIklkIjoiY2MwZmQzZDktYzEyYS00Yzg3LTk4MmUtNDk1ZTgyYTNmNTYzIiwiTW9kaWZpZWRPbiI6IjIwMjMtMTItMDFUMTU6MTc6MjkiLCJQcm9qZWN0Ijp7IiRyZWYiOiI4In19LHsiJGlkIjoiMjkiLCIkdHlwZSI6IlN3aXNzQWNhZGVtaWMuQ2l0YXZpLlBlcnNvbiwgU3dpc3NBY2FkZW1pYy5DaXRhdmkiLCJGaXJzdE5hbWUiOiJKb2FraW0iLCJMYXN0TmFtZSI6Ikd1c3RhZnNvbiIsIlByb3RlY3RlZCI6ZmFsc2UsIlNleCI6MiwiQ3JlYXRlZEJ5IjoiX0NocmlzdGluZSBOdXNzYmF1bSIsIkNyZWF0ZWRPbiI6IjIwMjMtMTItMDFUMTU6MTc6MjkiLCJNb2RpZmllZEJ5IjoiX0NocmlzdGluZSBOdXNzYmF1bSIsIklkIjoiNjA0ODUxYWMtZmViZS00M2NlLWFmZTItYjFkYzgxOGZmM2MxIiwiTW9kaWZpZWRPbiI6IjIwMjMtMTItMDFUMTU6MTc6MjkiLCJQcm9qZWN0Ijp7IiRyZWYiOiI4In19XSwiQ2l0YXRpb25LZXlVcGRhdGVUeXBlIjowLCJDb2xsYWJvcmF0b3JzIjpbXSwiQ292ZXJQYXRoIjp7IiRpZCI6IjMw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4In19XSwiT3JnYW5pemF0aW9ucyI6W10sIk90aGVyc0ludm9sdmVkIjpbXSwiUHVibGlzaGVycyI6W3siJGlkIjoiMzU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g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AzOjIxIiwiUHJvamVjdCI6eyIkcmVmIjoiOCJ9fSwiVXNlTnVtYmVyaW5nVHlwZU9mUGFyZW50RG9jdW1lbnQiOmZhbHNlfV0sIkZvcm1hdHRlZFRleHQiOnsiJGlkIjoiMzYiLCJDb3VudCI6MSwiVGV4dFVuaXRzIjpbeyIkaWQiOiIzNyIsIkZvbnRTdHlsZSI6eyIkaWQiOiIzOCIsIk5ldXRyYWwiOnRydWV9LCJSZWFkaW5nT3JkZXIiOjEsIlRleHQiOiJbNzQsMTE2XSJ9XX0sIlRhZyI6IkNpdGF2aVBsYWNlaG9sZGVyI2UzY2FkYTRkLTQ0YjAtNDIyMy1iODVhLTkzN2FmZjJiODk3MSIsIlRleHQiOiJbNzQsMTE2XSIsIldBSVZlcnNpb24iOiI2LjE3LjAuMCJ9}</w:instrText>
          </w:r>
          <w:r w:rsidR="00DC13C5" w:rsidRPr="001F0EC4">
            <w:rPr>
              <w:lang w:val="en-US"/>
            </w:rPr>
            <w:fldChar w:fldCharType="separate"/>
          </w:r>
          <w:r w:rsidR="006C7529" w:rsidRPr="001F0EC4">
            <w:rPr>
              <w:lang w:val="en-US"/>
            </w:rPr>
            <w:t>[74,</w:t>
          </w:r>
          <w:bookmarkStart w:id="66" w:name="_GoBack"/>
          <w:bookmarkEnd w:id="66"/>
          <w:r w:rsidR="006C7529" w:rsidRPr="001F0EC4">
            <w:rPr>
              <w:lang w:val="en-US"/>
            </w:rPr>
            <w:t>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CD7011" w:rsidRDefault="00CD7011" w:rsidP="006809EA">
      <w:pPr>
        <w:spacing w:line="480" w:lineRule="auto"/>
        <w:rPr>
          <w:lang w:val="en"/>
        </w:rPr>
      </w:pPr>
      <w:r>
        <w:rPr>
          <w:b/>
          <w:iCs/>
          <w:lang w:val="en-US"/>
        </w:rPr>
        <w:t>D</w:t>
      </w:r>
      <w:r w:rsidRPr="00CD7011">
        <w:rPr>
          <w:b/>
          <w:iCs/>
          <w:lang w:val="en-US"/>
        </w:rPr>
        <w:t>eviation-based naturalness</w:t>
      </w:r>
      <w:r>
        <w:rPr>
          <w:b/>
          <w:iCs/>
          <w:lang w:val="en-US"/>
        </w:rPr>
        <w:t>:</w:t>
      </w:r>
      <w:r w:rsidRPr="00CD7011">
        <w:rPr>
          <w:lang w:val="en-US"/>
        </w:rPr>
        <w:t xml:space="preserve"> </w:t>
      </w:r>
      <w:r>
        <w:rPr>
          <w:iCs/>
          <w:lang w:val="en-US"/>
        </w:rPr>
        <w:t>Conceptualization</w:t>
      </w:r>
      <w:r w:rsidRPr="00CD7011">
        <w:rPr>
          <w:iCs/>
          <w:lang w:val="en-US"/>
        </w:rPr>
        <w:t xml:space="preserve"> as the deviation from a reference that represents maximum naturalness</w:t>
      </w:r>
      <w:r>
        <w:rPr>
          <w:iCs/>
          <w:lang w:val="en-US"/>
        </w:rPr>
        <w:t>.</w:t>
      </w:r>
    </w:p>
    <w:p w14:paraId="1DFABEBE" w14:textId="58F61623" w:rsidR="00A56368" w:rsidRDefault="00A56368" w:rsidP="006809EA">
      <w:pPr>
        <w:spacing w:line="480" w:lineRule="auto"/>
        <w:rPr>
          <w:lang w:val="en-US"/>
        </w:rPr>
      </w:pPr>
      <w:r w:rsidRPr="006809EA">
        <w:rPr>
          <w:b/>
          <w:bCs/>
          <w:lang w:val="en-US"/>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CC6A6A" w:rsidRDefault="003A7776" w:rsidP="006809EA">
      <w:pPr>
        <w:spacing w:line="480" w:lineRule="auto"/>
        <w:rPr>
          <w:lang w:val="en"/>
        </w:rPr>
      </w:pPr>
      <w:r w:rsidRPr="003A7776">
        <w:rPr>
          <w:b/>
          <w:iCs/>
          <w:lang w:val="en-US"/>
        </w:rPr>
        <w:lastRenderedPageBreak/>
        <w:t>Human-likeness-based naturalness</w:t>
      </w:r>
      <w:r>
        <w:rPr>
          <w:b/>
          <w:iCs/>
          <w:lang w:val="en-US"/>
        </w:rPr>
        <w:t>:</w:t>
      </w:r>
      <w:r>
        <w:rPr>
          <w:lang w:val="en-US"/>
        </w:rPr>
        <w:t xml:space="preserve"> </w:t>
      </w:r>
      <w:r>
        <w:rPr>
          <w:lang w:val="en-US"/>
        </w:rPr>
        <w:t xml:space="preserve">Conceptualization of </w:t>
      </w:r>
      <w:r>
        <w:rPr>
          <w:lang w:val="en-US"/>
        </w:rPr>
        <w:t>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4D7FA93D" w:rsidR="00853D77" w:rsidRPr="00853D77" w:rsidRDefault="00853D77" w:rsidP="006809EA">
      <w:pPr>
        <w:spacing w:line="480" w:lineRule="auto"/>
        <w:rPr>
          <w:color w:val="C00000"/>
          <w:lang w:val="en"/>
        </w:rPr>
      </w:pPr>
      <w:r w:rsidRPr="00853D77">
        <w:rPr>
          <w:b/>
          <w:lang w:val="en"/>
        </w:rPr>
        <w:t xml:space="preserve">Prosody: </w:t>
      </w:r>
      <w:r w:rsidRPr="00853D77">
        <w:rPr>
          <w:color w:val="C00000"/>
          <w:lang w:val="en"/>
        </w:rPr>
        <w:t xml:space="preserve">The pitch contour of a voice, sometimes also referred to as voice melody. </w:t>
      </w:r>
    </w:p>
    <w:p w14:paraId="3291C3E7" w14:textId="77777777" w:rsidR="00A56368" w:rsidRPr="00CC6A6A" w:rsidRDefault="00A56368" w:rsidP="006809EA">
      <w:pPr>
        <w:spacing w:line="480" w:lineRule="auto"/>
        <w:rPr>
          <w:lang w:val="en"/>
        </w:rPr>
      </w:pPr>
      <w:r w:rsidRPr="006809EA">
        <w:rPr>
          <w:b/>
          <w:bCs/>
          <w:lang w:val="en"/>
        </w:rPr>
        <w:t>T</w:t>
      </w:r>
      <w:r w:rsidRPr="006809EA">
        <w:rPr>
          <w:b/>
          <w:bCs/>
          <w:lang w:val="en-US"/>
        </w:rPr>
        <w:t>racheoesophageal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21"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commentRangeStart w:id="67"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68" w:name="_CTVL001e8ea13a83dd841be943d17a5aa7a00e5"/>
          <w:r>
            <w:rPr>
              <w:lang w:val="en"/>
            </w:rPr>
            <w:t>Román, S. et al. (2017) The importance of food naturalness for consumers: Results of a systematic review.</w:t>
          </w:r>
          <w:bookmarkEnd w:id="68"/>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69" w:name="_CTVL0013dc28cbf3e56496b8f0b5d062dc63ef6"/>
          <w:r>
            <w:rPr>
              <w:lang w:val="en"/>
            </w:rPr>
            <w:t>Meier, B.P. et al. (2019) Naturally better? A review of the natural‐is‐better bias.</w:t>
          </w:r>
          <w:bookmarkEnd w:id="69"/>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70" w:name="_CTVL001c8509f84fca8425b9b811cf8e3dfb368"/>
          <w:r>
            <w:rPr>
              <w:lang w:val="en"/>
            </w:rPr>
            <w:t>Ode, A. et al. (2009) Indicators of perceived naturalness as drivers of landscape preference.</w:t>
          </w:r>
          <w:bookmarkEnd w:id="70"/>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71" w:name="_CTVL001b001e71cfb0d478c9df1887d9aa8fa5d"/>
          <w:r>
            <w:rPr>
              <w:lang w:val="en"/>
            </w:rPr>
            <w:t>Young, A.W. et al. (2020) Face and voice perception: Understanding commonalities and differences.</w:t>
          </w:r>
          <w:bookmarkEnd w:id="71"/>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72" w:name="_CTVL001b2cfed2201dc4bfbb30224d692fe3c7c"/>
          <w:r>
            <w:rPr>
              <w:lang w:val="en"/>
            </w:rPr>
            <w:t>Rodero, E. and Lucas, I. (2023) Synthetic versus human voices in audiobooks: The human emotional intimacy effect.</w:t>
          </w:r>
          <w:bookmarkEnd w:id="72"/>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73" w:name="_CTVL001c436adf58e114813af41749f64b2d8ec"/>
          <w:r>
            <w:rPr>
              <w:lang w:val="en"/>
            </w:rPr>
            <w:t>Rodero, E. (2017) Effectiveness, attention, and recall of human and artificial voices in an advertising story. Prosody influence and functions of voices.</w:t>
          </w:r>
          <w:bookmarkEnd w:id="73"/>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74" w:name="_CTVL0013ee55c02bf1645a2ab8425de5c036b64"/>
          <w:r>
            <w:rPr>
              <w:lang w:val="en"/>
            </w:rPr>
            <w:t>Roswandowitz, C. et al. (2024) Cortical-striatal brain network distinguishes deepfake from real speaker identity.</w:t>
          </w:r>
          <w:bookmarkEnd w:id="74"/>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75" w:name="_CTVL0011022ca244f34487485af84b100d85b22"/>
          <w:r>
            <w:rPr>
              <w:lang w:val="en"/>
            </w:rPr>
            <w:t>Lavan, N. et al. (2024) The time course of person perception from voices in the brain.</w:t>
          </w:r>
          <w:bookmarkEnd w:id="75"/>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76" w:name="_CTVL0016836468c9a46492b986cc2be195cece9"/>
          <w:r>
            <w:rPr>
              <w:lang w:val="en"/>
            </w:rPr>
            <w:t>Lavan, N. (2023) How do we describe other people from voices and faces?</w:t>
          </w:r>
          <w:bookmarkEnd w:id="76"/>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77" w:name="_CTVL001ade97521242f4c599e31cb9f41b9bf4b"/>
          <w:r>
            <w:rPr>
              <w:lang w:val="en"/>
            </w:rPr>
            <w:t>Jiang, Z. et al. (2024) Comparison of face-based and voice-based first impressions in a Chinese sample.</w:t>
          </w:r>
          <w:bookmarkEnd w:id="77"/>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78" w:name="_CTVL001335b73c635fb42d689284190911887e4"/>
          <w:r>
            <w:rPr>
              <w:lang w:val="en"/>
            </w:rPr>
            <w:t>Kühne, K. et al. (2020) The Human Takes It All: Humanlike Synthesized Voices Are Perceived as Less Eerie and More Likable. Evidence From a Subjective Ratings Study.</w:t>
          </w:r>
          <w:bookmarkEnd w:id="78"/>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79" w:name="_CTVL0019bad445feda64a67a80471b008502a5c"/>
          <w:r>
            <w:rPr>
              <w:lang w:val="en"/>
            </w:rPr>
            <w:t>Ilves, M. and Surakka, V. (2013) Subjective responses to synthesised speech with lexical emotional content: the effect of the naturalness of the synthetic voice.</w:t>
          </w:r>
          <w:bookmarkEnd w:id="79"/>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80" w:name="_CTVL001c86fda41fed8482eb964d012e920a114"/>
          <w:r>
            <w:rPr>
              <w:lang w:val="en"/>
            </w:rPr>
            <w:t>Ilves, M. et al. (2011) The Effects of Emotionally Worded Synthesized Speech on the Ratings of Emotions and Voice Quality. In , pp. 588–598, Springer, Berlin, Heidelberg</w:t>
          </w:r>
        </w:p>
        <w:bookmarkEnd w:id="80"/>
        <w:p w14:paraId="6634D394" w14:textId="77777777" w:rsidR="00382EDA" w:rsidRDefault="00382EDA" w:rsidP="00382EDA">
          <w:pPr>
            <w:pStyle w:val="CitaviBibliographyEntry"/>
            <w:rPr>
              <w:lang w:val="en"/>
            </w:rPr>
          </w:pPr>
          <w:r>
            <w:rPr>
              <w:lang w:val="en"/>
            </w:rPr>
            <w:t>14.</w:t>
          </w:r>
          <w:r>
            <w:rPr>
              <w:lang w:val="en"/>
            </w:rPr>
            <w:tab/>
          </w:r>
          <w:bookmarkStart w:id="81" w:name="_CTVL001adb55347b44b4ae8a831b32e2081e422"/>
          <w:r>
            <w:rPr>
              <w:lang w:val="en"/>
            </w:rPr>
            <w:t>Anand, S. and Stepp, C.E. (2015) Listener Perception of Monopitch, Naturalness, and Intelligibility for Speakers With Parkinson's Disease.</w:t>
          </w:r>
          <w:bookmarkEnd w:id="81"/>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82" w:name="_CTVL001f179873a266541a3ba5984089126317f"/>
          <w:r>
            <w:rPr>
              <w:lang w:val="en"/>
            </w:rPr>
            <w:t>Moya-Galé, G. and Levy, E.S. (2019) Parkinson’s disease-associated dysarthria: prevalence, impact and management strategies.</w:t>
          </w:r>
          <w:bookmarkEnd w:id="82"/>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83" w:name="_CTVL0012277974cb7714b67b5f1e89408e0d8e5"/>
          <w:r>
            <w:rPr>
              <w:lang w:val="en"/>
            </w:rPr>
            <w:t>Damico, J.S. and Ball, M.J., eds (2019)</w:t>
          </w:r>
          <w:bookmarkEnd w:id="83"/>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84" w:name="_CTVL001fbae7f6b1f244474a9c6b3bd11fb323c"/>
          <w:r>
            <w:rPr>
              <w:lang w:val="en"/>
            </w:rPr>
            <w:t>Klopfenstein, M. et al. (2020) The study of speech naturalness in communication disorders: A systematic review of the literature.</w:t>
          </w:r>
          <w:bookmarkEnd w:id="84"/>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85" w:name="_CTVL001fde0f12c9ffe43dd889b12b4f5274af9"/>
          <w:r>
            <w:rPr>
              <w:lang w:val="en"/>
            </w:rPr>
            <w:t>Frankford, S.A. et al. (2024) Contributions of Speech Timing and Articulatory Precision to Listener Perceptions of Intelligibility and Naturalness in Parkinson's Disease.</w:t>
          </w:r>
          <w:bookmarkEnd w:id="85"/>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lastRenderedPageBreak/>
            <w:t>19.</w:t>
          </w:r>
          <w:r>
            <w:rPr>
              <w:lang w:val="en"/>
            </w:rPr>
            <w:tab/>
          </w:r>
          <w:bookmarkStart w:id="86" w:name="_CTVL001edf9aa5e00b04865a7eea9c6bf966c9c"/>
          <w:r>
            <w:rPr>
              <w:lang w:val="en"/>
            </w:rPr>
            <w:t>Euler, H.A. et al. (2021) Speech restructuring group treatment for 6-to-9-year-old children who stutter: A therapeutic trial.</w:t>
          </w:r>
          <w:bookmarkEnd w:id="86"/>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87" w:name="_CTVL0017d117b830a4744c5ab87356d432e2dc7"/>
          <w:r>
            <w:rPr>
              <w:lang w:val="en"/>
            </w:rPr>
            <w:t>Hardy, T.L.D. et al. (2020) Acoustic Predictors of Gender Attribution, Masculinity-Femininity, and Vocal Naturalness Ratings Amongst Transgender and Cisgender Speakers.</w:t>
          </w:r>
          <w:bookmarkEnd w:id="87"/>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88"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88"/>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89" w:name="_CTVL00157aabc336c17415ca9af77098c21336a"/>
          <w:r>
            <w:rPr>
              <w:lang w:val="en"/>
            </w:rPr>
            <w:t>Nass, C. et al. (1994) Computers are social actors. In</w:t>
          </w:r>
          <w:bookmarkEnd w:id="89"/>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90" w:name="_CTVL001c655edd88d0c41a08eff9aaa8cdce345"/>
          <w:r>
            <w:rPr>
              <w:lang w:val="en"/>
            </w:rPr>
            <w:t>Seaborn, K. et al. (2021) Voice in Human–Agent Interaction.</w:t>
          </w:r>
          <w:bookmarkEnd w:id="90"/>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91" w:name="_CTVL00142ced9547f004324b210c9bf6a40fc26"/>
          <w:r>
            <w:rPr>
              <w:lang w:val="en"/>
            </w:rPr>
            <w:t>Triantafyllopoulos, A. et al. (2023) An overview of affective speech synthesis and conversion in the deep learning era.</w:t>
          </w:r>
          <w:bookmarkEnd w:id="91"/>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92" w:name="_CTVL001e756301a1d1043738864e448e45e01b6"/>
          <w:r>
            <w:rPr>
              <w:lang w:val="en"/>
            </w:rPr>
            <w:t>Schreibelmayr, S. and Mara, M. (2022) Robot Voices in Daily Life: Vocal Human-Likeness and Application Context as Determinants of User Acceptance.</w:t>
          </w:r>
          <w:bookmarkEnd w:id="92"/>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93" w:name="_CTVL0019b104d07c5514130a5329f927c8a04c3"/>
          <w:r>
            <w:rPr>
              <w:lang w:val="en"/>
            </w:rPr>
            <w:t>Baird, A. et al. (2018) The Perception and Analysis of the Likeability and Human Likeness of Synthesized Speech. In</w:t>
          </w:r>
          <w:bookmarkEnd w:id="93"/>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94" w:name="_CTVL001336c0a9a324c431a956472a7daab8a11"/>
          <w:r>
            <w:rPr>
              <w:lang w:val="en"/>
            </w:rPr>
            <w:t>Lee, E.-J. (2010) The more humanlike, the better? How speech type and users’ cognitive style affect social responses to computers.</w:t>
          </w:r>
          <w:bookmarkEnd w:id="94"/>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95" w:name="_CTVL0019de342935bc34d6eb106ecb858f07a56"/>
          <w:r>
            <w:rPr>
              <w:lang w:val="en"/>
            </w:rPr>
            <w:t>Lu, L. et al. (2021) Leveraging “human-likeness” of robotic service at restaurants.</w:t>
          </w:r>
          <w:bookmarkEnd w:id="95"/>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96" w:name="_CTVL00184e133aa0c454898b9147ba64277f299"/>
          <w:r>
            <w:rPr>
              <w:lang w:val="en"/>
            </w:rPr>
            <w:t>Cambre, J. and Kulkarni, C. (2019) One Voice Fits All?</w:t>
          </w:r>
          <w:bookmarkEnd w:id="96"/>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97" w:name="_CTVL00170f75375b0c34b92abebbca1768e589c"/>
          <w:r>
            <w:rPr>
              <w:lang w:val="en"/>
            </w:rPr>
            <w:t>Eyssel, F. et al. (2012) 'If you sound like me, you must be more human'. In</w:t>
          </w:r>
          <w:bookmarkEnd w:id="97"/>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98" w:name="_CTVL0019ff412bf88904205a6f3735f033af842"/>
          <w:r>
            <w:rPr>
              <w:lang w:val="en"/>
            </w:rPr>
            <w:t>Im, H. et al. (2023) Let voice assistants sound like a machine: Voice and task type effects on perceived fluency, competence, and consumer attitude.</w:t>
          </w:r>
          <w:bookmarkEnd w:id="98"/>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99" w:name="_CTVL001f05185d98a9441be95c3e6edcabe352d"/>
          <w:r>
            <w:rPr>
              <w:lang w:val="en"/>
            </w:rPr>
            <w:t>McGinn, C. and Torre, I. (2019 - 2019) Can you Tell the Robot by the Voice? An Exploratory Study on the Role of Voice in the Perception of Robots. In</w:t>
          </w:r>
          <w:bookmarkEnd w:id="99"/>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100" w:name="_CTVL00120728d07d052409b8c97a27a3cfc4717"/>
          <w:r>
            <w:rPr>
              <w:lang w:val="en"/>
            </w:rPr>
            <w:t>Mitchell, W.J. et al. (2011) A mismatch in the human realism of face and voice produces an uncanny valley.</w:t>
          </w:r>
          <w:bookmarkEnd w:id="100"/>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101" w:name="_CTVL00125d4d8430d794cccb355109d2ce051ce"/>
          <w:r>
            <w:rPr>
              <w:lang w:val="en"/>
            </w:rPr>
            <w:t>Yorkston, K.M. et al. (1999)</w:t>
          </w:r>
          <w:bookmarkEnd w:id="101"/>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102" w:name="_CTVL0010669a1f449a44641b1bb9ea328d0b29e"/>
          <w:r>
            <w:rPr>
              <w:lang w:val="en"/>
            </w:rPr>
            <w:t>Mawalim, C.O. et al. (2022) Speaker anonymization by modifying fundamental frequency and x-vector singular value.</w:t>
          </w:r>
          <w:bookmarkEnd w:id="102"/>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103" w:name="_CTVL001a0a26c980df9436cb8a925b9aef5bcab"/>
          <w:r>
            <w:rPr>
              <w:lang w:val="en"/>
            </w:rPr>
            <w:t>Hu, P. et al. (2021) Dual humanness and trust in conversational AI: A person-centered approach.</w:t>
          </w:r>
          <w:bookmarkEnd w:id="103"/>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104" w:name="_CTVL0018ce0de860a5c41cd95b5c2949122efc6"/>
          <w:r>
            <w:rPr>
              <w:lang w:val="en"/>
            </w:rPr>
            <w:t>Nusbaum, H.C. et al. (1997) Measuring the naturalness of synthetic speech.</w:t>
          </w:r>
          <w:bookmarkEnd w:id="104"/>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lastRenderedPageBreak/>
            <w:t>38.</w:t>
          </w:r>
          <w:r>
            <w:rPr>
              <w:lang w:val="en"/>
            </w:rPr>
            <w:tab/>
          </w:r>
          <w:bookmarkStart w:id="105" w:name="_CTVL001cb3dca543f4445dd95bfd8233cab7281"/>
          <w:r>
            <w:rPr>
              <w:lang w:val="en"/>
            </w:rPr>
            <w:t>Mayo, C. et al. (2011) Listeners’ weighting of acoustic cues to synthetic speech naturalness: A multidimensional scaling analysis.</w:t>
          </w:r>
          <w:bookmarkEnd w:id="105"/>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106" w:name="_CTVL001ddf2261829a143b5b43f6808d8527183"/>
          <w:r>
            <w:rPr>
              <w:lang w:val="en"/>
            </w:rPr>
            <w:t>Abdulrahman, A. and Richards, D. (2022) Is Natural Necessary? Human Voice versus Synthetic Voice for Intelligent Virtual Agents.</w:t>
          </w:r>
          <w:bookmarkEnd w:id="106"/>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107" w:name="_CTVL00112cb11d5f07e4a4fa077d5b119b964ee"/>
          <w:r>
            <w:rPr>
              <w:lang w:val="en"/>
            </w:rPr>
            <w:t>Urakami, J. et al. (2020) The Effect of Naturalness of Voice and Empathic Responses on Enjoyment, Attitudes and Motivation for Interacting with a Voice User Interface. In</w:t>
          </w:r>
          <w:bookmarkEnd w:id="107"/>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108" w:name="_CTVL001a77e43335938474caf43c1ac87097ad7"/>
          <w:r>
            <w:rPr>
              <w:lang w:val="en"/>
            </w:rPr>
            <w:t>Velner, E. et al. (2020) Intonation in Robot Speech. In</w:t>
          </w:r>
          <w:bookmarkEnd w:id="108"/>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109" w:name="_CTVL00187f98e1725584bfc80361a8a028d5115"/>
          <w:r>
            <w:rPr>
              <w:lang w:val="en"/>
            </w:rPr>
            <w:t>Yamasaki, R. et al. (2017) Perturbation Measurements on the Degree of Naturalness of Synthesized Vowels.</w:t>
          </w:r>
          <w:bookmarkEnd w:id="109"/>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110" w:name="_CTVL0015833af7483784f0c929908e878248ca6"/>
          <w:r>
            <w:rPr>
              <w:lang w:val="en"/>
            </w:rPr>
            <w:t>Ko, S. et al. (2023) The Effects of Robot Voices and Appearances on Users’ Emotion Recognition and Subjective Perception.</w:t>
          </w:r>
          <w:bookmarkEnd w:id="110"/>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111" w:name="_CTVL001f5c5b3728c9c434d96e91d4a4b29a457"/>
          <w:r>
            <w:rPr>
              <w:lang w:val="en"/>
            </w:rPr>
            <w:t>Abur, D. et al. (2021) Feedback and Feedforward Auditory-Motor Processes for Voice and Articulation in Parkinson's Disease.</w:t>
          </w:r>
          <w:bookmarkEnd w:id="111"/>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112" w:name="_CTVL0010715d864bf2142b6b4450b3ffb1f10ac"/>
          <w:r>
            <w:rPr>
              <w:lang w:val="en"/>
            </w:rPr>
            <w:t>Klopfenstein, M. (2015) Relationship between acoustic measures and speech naturalness ratings in Parkinson's disease: A within-speaker approach.</w:t>
          </w:r>
          <w:bookmarkEnd w:id="112"/>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113" w:name="_CTVL001432c16bfcde8486cafc9f2c5967aadf3"/>
          <w:r>
            <w:rPr>
              <w:lang w:val="en"/>
            </w:rPr>
            <w:t>Klopfenstein, M. (2016) Speech naturalness ratings and perceptual correlates of highly natural and unnatural speech in hypokinetic dysarthria secondary to Parkinson’s disease.</w:t>
          </w:r>
          <w:bookmarkEnd w:id="113"/>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114" w:name="_CTVL001537a00cedb02469e9b37ac7dcfd8caf8"/>
          <w:r>
            <w:rPr>
              <w:lang w:val="en"/>
            </w:rPr>
            <w:t>Moya-Galé, G. et al. (2024) Perceptual consequences of online group speech treatment for individuals with Parkinson's disease: A pilot study case series.</w:t>
          </w:r>
          <w:bookmarkEnd w:id="114"/>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115" w:name="_CTVL001fc3e2954d7904694bbbc3c5213c1779b"/>
          <w:r>
            <w:rPr>
              <w:lang w:val="en"/>
            </w:rPr>
            <w:t>Eadie, T.L. and Doyle, P.C. (2002) Direct Magnitude Estimation and Interval Scaling of Naturalness and Severity in Tracheoesophageal (TE) Speakers.</w:t>
          </w:r>
          <w:bookmarkEnd w:id="115"/>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116" w:name="_CTVL0016fb6fe0193014b3a81361d605bd78864"/>
          <w:r>
            <w:rPr>
              <w:lang w:val="en"/>
            </w:rPr>
            <w:t>Eadie, T.L. et al. (2008) Influence of speaker gender on listener judgments of tracheoesophageal speech.</w:t>
          </w:r>
          <w:bookmarkEnd w:id="116"/>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117" w:name="_CTVL001a1e5bbaffeea488994d4c328929ebf3f"/>
          <w:r>
            <w:rPr>
              <w:lang w:val="en"/>
            </w:rPr>
            <w:t>Yorkston, K.M. et al. (1990) The effect of rate control on the intelligibility and naturalness of dysarthric speech.</w:t>
          </w:r>
          <w:bookmarkEnd w:id="117"/>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118" w:name="_CTVL001cadaf14523614780b0eb2a4b96498e2d"/>
          <w:r>
            <w:rPr>
              <w:lang w:val="en"/>
            </w:rPr>
            <w:t>Schölderle, T. et al. (2023) Speech Naturalness in the Assessment of Childhood Dysarthria.</w:t>
          </w:r>
          <w:bookmarkEnd w:id="118"/>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119" w:name="_CTVL001dcaa3987f50f448aa57200c4e419a4e5"/>
          <w:r>
            <w:rPr>
              <w:lang w:val="en"/>
            </w:rPr>
            <w:t>Lehner, K. and Ziegler, W. (2022) Clinical measures of communication limitations in dysarthria assessed through crowdsourcing: specificity, sensitivity, and retest-reliability.</w:t>
          </w:r>
          <w:bookmarkEnd w:id="119"/>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120" w:name="_CTVL001ff38ec5511fa4aaab9ed21aa63670c02"/>
          <w:r>
            <w:rPr>
              <w:lang w:val="en"/>
            </w:rPr>
            <w:t>Vogel, A.P. et al. (2019) Speech treatment improves dysarthria in multisystemic ataxia: a rater-blinded, controlled pilot-study in ARSACS.</w:t>
          </w:r>
          <w:bookmarkEnd w:id="120"/>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121" w:name="_CTVL001cc5cfaab78634f0498aff523f11b1fd0"/>
          <w:r>
            <w:rPr>
              <w:lang w:val="en"/>
            </w:rPr>
            <w:t>Jones, H.N. et al. (2019) Auditory-Perceptual Speech Features in Children With Down Syndrome.</w:t>
          </w:r>
          <w:bookmarkEnd w:id="121"/>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lastRenderedPageBreak/>
            <w:t>55.</w:t>
          </w:r>
          <w:r>
            <w:rPr>
              <w:lang w:val="en"/>
            </w:rPr>
            <w:tab/>
          </w:r>
          <w:bookmarkStart w:id="122" w:name="_CTVL001c33bb1c6b27e44c39530db03049fa031"/>
          <w:r>
            <w:rPr>
              <w:lang w:val="en"/>
            </w:rPr>
            <w:t>Assmann, P.F. et al. (2006) Effects of frequency shifts on perceived naturalness and gender information in speech. In</w:t>
          </w:r>
          <w:bookmarkEnd w:id="122"/>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123" w:name="_CTVL0016a6f74b49bda4923b3e7d77f5a7e4472"/>
          <w:r>
            <w:rPr>
              <w:lang w:val="en"/>
            </w:rPr>
            <w:t>Venkatraman, A. and Sivasankar, M.P. (2018) Continuous Vocal Fry Simulated in Laboratory Subjects: A Preliminary Report on Voice Production and Listener Ratings.</w:t>
          </w:r>
          <w:bookmarkEnd w:id="123"/>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124" w:name="_CTVL0011668ab7cd410419e9aefa6881534a39a"/>
          <w:r>
            <w:rPr>
              <w:lang w:val="en"/>
            </w:rPr>
            <w:t>Kapolowicz, M.R. et al. (2022) Effects of Spectral Envelope and Fundamental Frequency Shifts on the Perception of Foreign-Accented Speech.</w:t>
          </w:r>
          <w:bookmarkEnd w:id="124"/>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125" w:name="_CTVL001d8e5a7d3a7924fc3aad5dd8287ced150"/>
          <w:r>
            <w:rPr>
              <w:lang w:val="en"/>
            </w:rPr>
            <w:t>Tamagawa, R. et al. (2011) The Effects of Synthesized Voice Accents on User Perceptions of Robots.</w:t>
          </w:r>
          <w:bookmarkEnd w:id="125"/>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126" w:name="_CTVL001911c749244c740a7b84a7c7cf28c79b3"/>
          <w:r>
            <w:rPr>
              <w:lang w:val="en"/>
            </w:rPr>
            <w:t>Mackey, L.S. et al. (1997) Effect of speech dialect on speech naturalness ratings: a systematic replication of Martin, Haroldson, and Triden (1984).</w:t>
          </w:r>
          <w:bookmarkEnd w:id="126"/>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127" w:name="_CTVL0010059c4a0093a4b149839794fadc949e3"/>
          <w:r>
            <w:rPr>
              <w:lang w:val="en"/>
            </w:rPr>
            <w:t>Goy, H. et al. (2016) Effects of age on speech and voice quality ratings.</w:t>
          </w:r>
          <w:bookmarkEnd w:id="127"/>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128" w:name="_CTVL001c8231789e4d14d77913aa17a88f839d9"/>
          <w:r>
            <w:rPr>
              <w:lang w:val="en"/>
            </w:rPr>
            <w:t>Coughlin-Woods, S. et al. (2005) Ratings of speech naturalness of children ages 8-16 years.</w:t>
          </w:r>
          <w:bookmarkEnd w:id="128"/>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29" w:name="_CTVL0015eb8ea740b8b4b32b5bd3c19a883932a"/>
          <w:r>
            <w:rPr>
              <w:lang w:val="en"/>
            </w:rPr>
            <w:t>Baird, A. et al. (2017) Perception of Paralinguistic Traits in Synthesized Voices. In</w:t>
          </w:r>
          <w:bookmarkEnd w:id="129"/>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30" w:name="_CTVL001c0e2675ecdaf4536acede0659e31b5d4"/>
          <w:r>
            <w:rPr>
              <w:lang w:val="en"/>
            </w:rPr>
            <w:t>Merritt, B. and Bent, T. (2020) Perceptual Evaluation of Speech Naturalness in Speakers of Varying Gender Identities.</w:t>
          </w:r>
          <w:bookmarkEnd w:id="130"/>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31" w:name="_CTVL00166cf4fb4ebf64a718a45565302ccef7e"/>
          <w:r>
            <w:rPr>
              <w:lang w:val="en"/>
            </w:rPr>
            <w:t>Baird, A. et al. (2018) The Perception of Vocal Traits in Synthesized Voices: Age, Gender, and Human Likeness.</w:t>
          </w:r>
          <w:bookmarkEnd w:id="131"/>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32" w:name="_CTVL001941e20b2cc4345d5bd1da4445c2e0edd"/>
          <w:r>
            <w:rPr>
              <w:lang w:val="en"/>
            </w:rPr>
            <w:t>Aylett, M.P. et al. (2020) Speech Synthesis for the Generation of Artificial Personality.</w:t>
          </w:r>
          <w:bookmarkEnd w:id="132"/>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33" w:name="_CTVL0012ead538fd3a7428b9af7a691865655a5"/>
          <w:r>
            <w:rPr>
              <w:lang w:val="en"/>
            </w:rPr>
            <w:t>Kramer, R.S.S. et al. (2024) The psychometrics of rating facial attractiveness using different response scales.</w:t>
          </w:r>
          <w:bookmarkEnd w:id="133"/>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34" w:name="_CTVL001e492b92eb4714b948d4d212ebae94a24"/>
          <w:r>
            <w:rPr>
              <w:lang w:val="en"/>
            </w:rPr>
            <w:t>Martin, R.R. et al. (1984) Stuttering and speech naturalness.</w:t>
          </w:r>
          <w:bookmarkEnd w:id="134"/>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35" w:name="_CTVL001374ff03861b442ee8c072a0f16b2b98b"/>
          <w:r>
            <w:rPr>
              <w:lang w:val="en"/>
            </w:rPr>
            <w:t>van Eck, N.J. and Waltman, L. (2010) Software survey: VOSviewer, a computer program for bibliometric mapping.</w:t>
          </w:r>
          <w:bookmarkEnd w:id="135"/>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36" w:name="_CTVL001fd79a6f791a44d41938bb87f18345f12"/>
          <w:r>
            <w:rPr>
              <w:lang w:val="en"/>
            </w:rPr>
            <w:t>van der Linden, S. (2023)</w:t>
          </w:r>
          <w:bookmarkEnd w:id="136"/>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37" w:name="_CTVL001c55df83edd664e40830d27e44bda3491"/>
          <w:r>
            <w:rPr>
              <w:lang w:val="en"/>
            </w:rPr>
            <w:t>Fiske, S.T. (2018) Stereotype Content: Warmth and Competence Endure.</w:t>
          </w:r>
          <w:bookmarkEnd w:id="137"/>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38" w:name="_CTVL0017ca9782c37e54ae69715bdb1fce54f11"/>
          <w:r>
            <w:rPr>
              <w:lang w:val="en"/>
            </w:rPr>
            <w:t>Todorov, A. et al. (2008) Understanding evaluation of faces on social dimensions.</w:t>
          </w:r>
          <w:bookmarkEnd w:id="138"/>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39" w:name="_CTVL001c7ab9ce77a03455eb7fd195059b0d116"/>
          <w:r>
            <w:rPr>
              <w:lang w:val="en"/>
            </w:rPr>
            <w:t>Sutherland, C.A.M. et al. (2013) Social inferences from faces: ambient images generate a three-dimensional model.</w:t>
          </w:r>
          <w:bookmarkEnd w:id="139"/>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40" w:name="_CTVL00114c6fb2614c1462da701d440f26d8f0f"/>
          <w:r>
            <w:rPr>
              <w:lang w:val="en"/>
            </w:rPr>
            <w:t>Sutherland, C.A.M. et al. (2016) Integrating social and facial models of person perception: Converging and diverging dimensions.</w:t>
          </w:r>
          <w:bookmarkEnd w:id="140"/>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41" w:name="_CTVL001a54500133cb04aa185303201aa6afaf2"/>
          <w:r>
            <w:rPr>
              <w:lang w:val="en"/>
            </w:rPr>
            <w:t>Nussbaum, C. et al. (2023) Perceived naturalness of emotional voice morphs.</w:t>
          </w:r>
          <w:bookmarkEnd w:id="141"/>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42" w:name="_CTVL00143bb7b4582484d2480dc87b1039233fb"/>
          <w:r>
            <w:rPr>
              <w:lang w:val="en"/>
            </w:rPr>
            <w:t>Mori, M. et al. (2012) The Uncanny Valley.</w:t>
          </w:r>
          <w:bookmarkEnd w:id="142"/>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lastRenderedPageBreak/>
            <w:t>76.</w:t>
          </w:r>
          <w:r>
            <w:rPr>
              <w:lang w:val="en"/>
            </w:rPr>
            <w:tab/>
          </w:r>
          <w:bookmarkStart w:id="143" w:name="_CTVL0018cf762b66ae24429b5a54b99d6898cd6"/>
          <w:r>
            <w:rPr>
              <w:lang w:val="en"/>
            </w:rPr>
            <w:t>Romportl, J. (2014) Speech Synthesis and Uncanny Valley. In</w:t>
          </w:r>
          <w:bookmarkEnd w:id="143"/>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44" w:name="_CTVL00140ec93e432c642ca8a09cb62d8b52d31"/>
          <w:r>
            <w:rPr>
              <w:lang w:val="en"/>
            </w:rPr>
            <w:t>Diel, A. and Lewis, M. (2024) Deviation from typical organic voices best explains a vocal uncanny valley.</w:t>
          </w:r>
          <w:bookmarkEnd w:id="144"/>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45" w:name="_CTVL0015a94f4972ba244ccae6afe9d5df33b4a"/>
          <w:r>
            <w:rPr>
              <w:lang w:val="en"/>
            </w:rPr>
            <w:t>van Prooije, T. et al. (2024) Perceptual and Acoustic Analysis of Speech in Spinocerebellar ataxia Type 1.</w:t>
          </w:r>
          <w:bookmarkEnd w:id="145"/>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46" w:name="_CTVL0015f5cb147e9724e6da87514966070f76d"/>
          <w:r>
            <w:rPr>
              <w:lang w:val="en"/>
            </w:rPr>
            <w:t>Moore, B.C.J. and Tan, C.-T. (2003) Perceived naturalness of spectrally distorted speech and music.</w:t>
          </w:r>
          <w:bookmarkEnd w:id="146"/>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47" w:name="_CTVL00122ae8252eaef42eca7bb1cc817bdcbb7"/>
          <w:r>
            <w:rPr>
              <w:lang w:val="en"/>
            </w:rPr>
            <w:t>Rao M V, A. et al. (2018) Effect of source filter interaction on isolated vowel-consonant-vowel perception.</w:t>
          </w:r>
          <w:bookmarkEnd w:id="147"/>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48" w:name="_CTVL001c63b743e03c7465c91b03de7033706b6"/>
          <w:r>
            <w:rPr>
              <w:lang w:val="en"/>
            </w:rPr>
            <w:t>Ratcliff, A. et al. (2002) Factors influencing ratings of speech naturalness in augmentative and alternative communication.</w:t>
          </w:r>
          <w:bookmarkEnd w:id="148"/>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49" w:name="_CTVL0015a1db91b33d14ff99658fb9fdac7737e"/>
          <w:r>
            <w:rPr>
              <w:lang w:val="en"/>
            </w:rPr>
            <w:t>Meltzner, G.S. and Hillman, R.E. (2005) Impact of Aberrant Acoustic Properties on the Perception of Sound Quality in Electrolarynx Speech.</w:t>
          </w:r>
          <w:bookmarkEnd w:id="149"/>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50" w:name="_CTVL0014b62f6d8364c45ad9425ebd70e2a5d24"/>
          <w:r>
            <w:rPr>
              <w:lang w:val="en"/>
            </w:rPr>
            <w:t>Andics, A. et al. (2010) Neural mechanisms for voice recognition.</w:t>
          </w:r>
          <w:bookmarkEnd w:id="150"/>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51" w:name="_CTVL001c4be4743a60640beae77c58ff49b0c9b"/>
          <w:r>
            <w:rPr>
              <w:lang w:val="en"/>
            </w:rPr>
            <w:t>Valentine, T. et al. (2016) Face-space: A unifying concept in face recognition research.</w:t>
          </w:r>
          <w:bookmarkEnd w:id="151"/>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52" w:name="_CTVL001a472572f6ad04eff9d5b2d3b0efc71be"/>
          <w:r>
            <w:rPr>
              <w:lang w:val="en"/>
            </w:rPr>
            <w:t>Lima, C.F. et al. (2021) Authentic and posed emotional vocalizations trigger distinct facial responses.</w:t>
          </w:r>
          <w:bookmarkEnd w:id="152"/>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53" w:name="_CTVL001b86ee8fa846646bd89cf8704c1c49406"/>
          <w:r>
            <w:rPr>
              <w:lang w:val="en"/>
            </w:rPr>
            <w:t>Sarzedas, J. et al. (2024) Blindness influences emotional authenticity perception in voices: Behavioral and ERP evidence.</w:t>
          </w:r>
          <w:bookmarkEnd w:id="153"/>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54" w:name="_CTVL001ebaa446f7f2d4cd5974afd754ce56dd4"/>
          <w:r>
            <w:rPr>
              <w:lang w:val="en"/>
            </w:rPr>
            <w:t>Anikin, A. and Lima, C.F. (2017) Perceptual and acoustic differences between authentic and acted nonverbal emotional vocalizations.</w:t>
          </w:r>
          <w:bookmarkEnd w:id="154"/>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55" w:name="_CTVL001bf92f7c4b4d8411fb5c69439c6b07ae0"/>
          <w:r w:rsidRPr="00382EDA">
            <w:t xml:space="preserve">Kachel, S. et al. </w:t>
          </w:r>
          <w:r>
            <w:rPr>
              <w:lang w:val="en"/>
            </w:rPr>
            <w:t>(2020) Gender (Conformity) Matters: Cross-Dimensional and Cross-Modal Associations in Sexual Orientation Perception.</w:t>
          </w:r>
          <w:bookmarkEnd w:id="155"/>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56"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56"/>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57" w:name="_CTVL001f25d5692da5d457ba4ac843207d5bee7"/>
          <w:r>
            <w:rPr>
              <w:lang w:val="en"/>
            </w:rPr>
            <w:t>Eiff, C.I. von et al. (2022) Crossmodal benefits to vocal emotion perception in cochlear implant users.</w:t>
          </w:r>
          <w:bookmarkEnd w:id="157"/>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58"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58"/>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59" w:name="_CTVL0015f719101a6324ccf8bd88a1b6c297199"/>
          <w:r>
            <w:rPr>
              <w:lang w:val="en"/>
            </w:rPr>
            <w:t>Yamagishi, J. et al. (2012) Speech synthesis technologies for individuals with vocal disabilities: Voice banking and reconstruction.</w:t>
          </w:r>
          <w:bookmarkEnd w:id="159"/>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60" w:name="_CTVL0012050cdad0b5b4652ae9cccc5a3892f7f"/>
          <w:r>
            <w:rPr>
              <w:lang w:val="en"/>
            </w:rPr>
            <w:t>Belin, P. et al. (2004) Thinking the voice: neural correlates of voice perception.</w:t>
          </w:r>
          <w:bookmarkEnd w:id="160"/>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61" w:name="_CTVL0018473d197b6e74f58899b2d313eecae96"/>
          <w:r>
            <w:rPr>
              <w:lang w:val="en"/>
            </w:rPr>
            <w:t>Belin, P. et al. (2011) Understanding voice perception.</w:t>
          </w:r>
          <w:bookmarkEnd w:id="161"/>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62" w:name="_CTVL00131a6c35984344b52a0d8347d4d006714"/>
          <w:r>
            <w:rPr>
              <w:lang w:val="en"/>
            </w:rPr>
            <w:t>Lavan, N. and McGettigan, C. (2023) A model for person perception from familiar and unfamiliar voices.</w:t>
          </w:r>
          <w:bookmarkEnd w:id="162"/>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lastRenderedPageBreak/>
            <w:t>96.</w:t>
          </w:r>
          <w:r>
            <w:rPr>
              <w:lang w:val="en"/>
            </w:rPr>
            <w:tab/>
          </w:r>
          <w:bookmarkStart w:id="163" w:name="_CTVL00119808fa8768244d5acfad02f822319c8"/>
          <w:r>
            <w:rPr>
              <w:lang w:val="en"/>
            </w:rPr>
            <w:t>Staib, M. and Frühholz, S. (2023) Distinct functional levels of human voice processing in the auditory cortex.</w:t>
          </w:r>
          <w:bookmarkEnd w:id="163"/>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64" w:name="_CTVL00198482fa15cf341799a789474eab72d9c"/>
          <w:r>
            <w:rPr>
              <w:lang w:val="en"/>
            </w:rPr>
            <w:t>Staib, M. and Frühholz, S. (2021) Cortical voice processing is grounded in elementary sound analyses for vocalization relevant sound patterns.</w:t>
          </w:r>
          <w:bookmarkEnd w:id="164"/>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65" w:name="_CTVL0018170ad2555154dc4b593804da1490f3a"/>
          <w:r>
            <w:rPr>
              <w:lang w:val="en"/>
            </w:rPr>
            <w:t>Pinheiro, A.P. et al. (2021) Emotional authenticity modulates affective and social trait inferences from voices.</w:t>
          </w:r>
          <w:bookmarkEnd w:id="165"/>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66" w:name="_CTVL0019809a29e46f84bd7a97220703d48a3c8"/>
          <w:r>
            <w:rPr>
              <w:lang w:val="en"/>
            </w:rPr>
            <w:t>Duville, M.M. et al. (2022) Neuronal and behavioral affective perceptions of human and naturalness-reduced emotional prosodies.</w:t>
          </w:r>
          <w:bookmarkEnd w:id="166"/>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67" w:name="_CTVL0012fdb7cb492e1407181b775e4ed5a8536"/>
          <w:r>
            <w:rPr>
              <w:lang w:val="en"/>
            </w:rPr>
            <w:t>Duville, M.M. et al. (2024) Improved emotion differentiation under reduced acoustic variability of speech in autism.</w:t>
          </w:r>
          <w:bookmarkEnd w:id="167"/>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68" w:name="_CTVL0019b2a9899904a4719bf8ba767e57fac3e"/>
          <w:r>
            <w:rPr>
              <w:lang w:val="en"/>
            </w:rPr>
            <w:t>Nussbaum, C. et al. (2022) Contributions of fundamental frequency and timbre to vocal emotion perception and their electrophysiological correlates.</w:t>
          </w:r>
          <w:bookmarkEnd w:id="168"/>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169" w:name="_CTVL0015be1a851d514450794ad789f2cf8816e"/>
          <w:r>
            <w:rPr>
              <w:lang w:val="en"/>
            </w:rPr>
            <w:t>Kosilo, M. et al. (2021) The neural basis of authenticity recognition in laughter and crying.</w:t>
          </w:r>
          <w:bookmarkEnd w:id="169"/>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70" w:name="_CTVL00152ddb899d5f54143abd2967570779595"/>
          <w:r>
            <w:rPr>
              <w:lang w:val="en"/>
            </w:rPr>
            <w:t>Conde, T. et al. (2022) The time course of emotional authenticity detection in nonverbal vocalizations.</w:t>
          </w:r>
          <w:bookmarkEnd w:id="170"/>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71" w:name="_CTVL0013e125602c1bd44aeaf978eeb96515454"/>
          <w:r>
            <w:rPr>
              <w:lang w:val="en"/>
            </w:rPr>
            <w:t>Miller, E.J. et al. (2023) How do people respond to computer-generated versus human faces? A systematic review and meta-analyses.</w:t>
          </w:r>
          <w:bookmarkEnd w:id="171"/>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72" w:name="_CTVL001aa6a6c4ea0734d81a15f5b2bdf7fabde"/>
          <w:r>
            <w:rPr>
              <w:lang w:val="en"/>
            </w:rPr>
            <w:t>Miller, E.J. et al. (2023) AI Hyperrealism: Why AI Faces Are Perceived as More Real Than Human Ones.</w:t>
          </w:r>
          <w:bookmarkEnd w:id="172"/>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73" w:name="_CTVL001deef13d60b6949409c9dc53183368f84"/>
          <w:r>
            <w:rPr>
              <w:lang w:val="en"/>
            </w:rPr>
            <w:t>Cabral, J.P. et al. (2017) The Influence of Synthetic Voice on the Evaluation of a Virtual Character. In</w:t>
          </w:r>
          <w:bookmarkEnd w:id="173"/>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74" w:name="_CTVL001177306e7104c479a8f86190cef383385"/>
          <w:r>
            <w:rPr>
              <w:lang w:val="en"/>
            </w:rPr>
            <w:t>Ehret, J. et al. (2021) Do Prosody and Embodiment Influence the Perceived Naturalness of Conversational Agents’ Speech?</w:t>
          </w:r>
          <w:bookmarkEnd w:id="174"/>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75" w:name="_CTVL0016aa408af973a4dee88aefd116d180589"/>
          <w:r>
            <w:rPr>
              <w:lang w:val="en"/>
            </w:rPr>
            <w:t>Ferstl, Y. et al. (2021) Human or Robot? Investigating voice, appearance and gesture motion realism of conversational social agents. In</w:t>
          </w:r>
          <w:bookmarkEnd w:id="175"/>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176" w:name="_CTVL0016d28527776634854ab2b02120a88e349"/>
          <w:r>
            <w:rPr>
              <w:lang w:val="en"/>
            </w:rPr>
            <w:t>Gong, L. and Nass, C. (2007) When a Talking-Face Computer Agent is Half-Human and Half-Humanoid: Human Identity and Consistency Preference.</w:t>
          </w:r>
          <w:bookmarkEnd w:id="176"/>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177" w:name="_CTVL001c1e2c296da764b7096f8f63f723bcd22"/>
          <w:r>
            <w:rPr>
              <w:lang w:val="en"/>
            </w:rPr>
            <w:t>Higgins, D. et al. (2022) Sympathy for the digital: Influence of synthetic voice on affinity, social presence and empathy for photorealistic virtual humans.</w:t>
          </w:r>
          <w:bookmarkEnd w:id="177"/>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178" w:name="_CTVL0017810d0e58efc4d3f9c5d15e6e7338928"/>
          <w:r>
            <w:rPr>
              <w:lang w:val="en"/>
            </w:rPr>
            <w:t>Li, M. et al. (2023) Effects of robot gaze and voice human-likeness on users’ subjective perception, visual attention, and cerebral activity in voice conversations.</w:t>
          </w:r>
          <w:bookmarkEnd w:id="178"/>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179" w:name="_CTVL001f2006f1362364ea39afc1da0b4fa1c78"/>
          <w:r>
            <w:rPr>
              <w:lang w:val="en"/>
            </w:rPr>
            <w:t>Parmar, D. et al. (2022) Designing Empathic Virtual Agents: Manipulating Animation, Voice, Rendering, and Empathy to Create Persuasive Agents.</w:t>
          </w:r>
          <w:bookmarkEnd w:id="179"/>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180" w:name="_CTVL0012ee235348c9e4c64bce4ee1d5e2192b4"/>
          <w:r>
            <w:rPr>
              <w:lang w:val="en"/>
            </w:rPr>
            <w:t>Sarigul, B. and Urgen, B.A. (2023) Audio–Visual Predictive Processing in the Perception of Humans and Robots.</w:t>
          </w:r>
          <w:bookmarkEnd w:id="180"/>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lastRenderedPageBreak/>
            <w:t>114.</w:t>
          </w:r>
          <w:r>
            <w:rPr>
              <w:lang w:val="en"/>
            </w:rPr>
            <w:tab/>
          </w:r>
          <w:bookmarkStart w:id="181" w:name="_CTVL0010f72801f3289448e994a30bcd51ab1fd"/>
          <w:r>
            <w:rPr>
              <w:lang w:val="en"/>
            </w:rPr>
            <w:t>Lowry, H. et al. (2013) Behavioural responses of wildlife to urban environments.</w:t>
          </w:r>
          <w:bookmarkEnd w:id="181"/>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182" w:name="_CTVL001d3a1bb1aabad42f4a82d00410cd2279e"/>
          <w:r>
            <w:rPr>
              <w:lang w:val="en"/>
            </w:rPr>
            <w:t>Kauk, J. et al. (2024) The adaptive community-response (ACR) method for collecting misinformation on social media.</w:t>
          </w:r>
          <w:bookmarkEnd w:id="182"/>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183" w:name="_CTVL001087bfcc64895492fb6b85a51b4236313"/>
          <w:r>
            <w:rPr>
              <w:lang w:val="en"/>
            </w:rPr>
            <w:t>Malisz, Z. et al. (2020) Modern speech synthesis for phonetic sciences: a discussion and an evaluation. DOI: 10.31234/osf.io/dxvh</w:t>
          </w:r>
          <w:bookmarkEnd w:id="183"/>
          <w:r>
            <w:rPr>
              <w:lang w:val="en"/>
            </w:rPr>
            <w:t>c</w:t>
          </w:r>
          <w:r w:rsidR="00B014AB">
            <w:rPr>
              <w:lang w:val="en"/>
            </w:rPr>
            <w:fldChar w:fldCharType="end"/>
          </w:r>
          <w:commentRangeEnd w:id="67"/>
          <w:r w:rsidR="00806635">
            <w:rPr>
              <w:rStyle w:val="Kommentarzeichen"/>
            </w:rPr>
            <w:commentReference w:id="67"/>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Nussbaum" w:date="2025-01-09T15:17:00Z" w:initials="CN">
    <w:p w14:paraId="64DEB715" w14:textId="00E21A19" w:rsidR="00622143" w:rsidRDefault="00622143">
      <w:pPr>
        <w:pStyle w:val="Kommentartext"/>
      </w:pPr>
      <w:r>
        <w:rPr>
          <w:rStyle w:val="Kommentarzeichen"/>
        </w:rPr>
        <w:annotationRef/>
      </w:r>
      <w:r>
        <w:t xml:space="preserve">Ich habe alle Änderungen angenommen, bis auf die, die ich gern nochmal diskutieren möchte.  </w:t>
      </w:r>
    </w:p>
  </w:comment>
  <w:comment w:id="24" w:author="Christine Nussbaum" w:date="2025-01-13T10:32:00Z" w:initials="CN">
    <w:p w14:paraId="6CEA5E5B" w14:textId="77777777" w:rsidR="00622143" w:rsidRDefault="00622143">
      <w:pPr>
        <w:pStyle w:val="Kommentartext"/>
      </w:pPr>
      <w:r>
        <w:rPr>
          <w:rStyle w:val="Kommentarzeichen"/>
        </w:rPr>
        <w:annotationRef/>
      </w:r>
      <w:r>
        <w:t>Tbd discussed with Stefan</w:t>
      </w:r>
    </w:p>
    <w:p w14:paraId="15939EC3" w14:textId="77777777" w:rsidR="00622143" w:rsidRDefault="00622143">
      <w:pPr>
        <w:pStyle w:val="Kommentartext"/>
      </w:pPr>
    </w:p>
    <w:p w14:paraId="0812015F" w14:textId="1F78A8B9" w:rsidR="00622143" w:rsidRPr="008874E2" w:rsidRDefault="00622143">
      <w:pPr>
        <w:pStyle w:val="Kommentartext"/>
        <w:rPr>
          <w:lang w:val="en-US"/>
        </w:rPr>
      </w:pPr>
      <w:r w:rsidRPr="008874E2">
        <w:rPr>
          <w:lang w:val="en-US"/>
        </w:rPr>
        <w:t>Ggf auch noch „taken into a</w:t>
      </w:r>
      <w:r>
        <w:rPr>
          <w:lang w:val="en-US"/>
        </w:rPr>
        <w:t>ccount”</w:t>
      </w:r>
    </w:p>
  </w:comment>
  <w:comment w:id="31" w:author="Drayton, Lindsey (ELS-HBE)" w:date="2024-11-27T12:59:00Z" w:initials="LD">
    <w:p w14:paraId="6E1BE502" w14:textId="7F3AD5F9" w:rsidR="00622143" w:rsidRPr="007E2D94" w:rsidRDefault="00622143">
      <w:pPr>
        <w:pStyle w:val="Kommentartext"/>
        <w:rPr>
          <w:lang w:val="en-US"/>
        </w:rPr>
      </w:pPr>
      <w:r>
        <w:rPr>
          <w:rStyle w:val="Kommentarzeichen"/>
        </w:rPr>
        <w:annotationRef/>
      </w:r>
      <w:r w:rsidRPr="007E2D94">
        <w:rPr>
          <w:noProof/>
          <w:lang w:val="en-US"/>
        </w:rPr>
        <w:t xml:space="preserve">Is there any additional support you can provide beyond the VosViewer analysis? It would be good if this point did not rely solely on this analysis. </w:t>
      </w:r>
    </w:p>
  </w:comment>
  <w:comment w:id="33" w:author="Christine Nussbaum" w:date="2025-01-13T11:46:00Z" w:initials="CN">
    <w:p w14:paraId="41171474" w14:textId="7C94EA23" w:rsidR="00622143" w:rsidRPr="00AF32EA" w:rsidRDefault="00622143">
      <w:pPr>
        <w:pStyle w:val="Kommentartext"/>
        <w:rPr>
          <w:lang w:val="en-US"/>
        </w:rPr>
      </w:pPr>
      <w:r>
        <w:rPr>
          <w:rStyle w:val="Kommentarzeichen"/>
        </w:rPr>
        <w:annotationRef/>
      </w:r>
      <w:r w:rsidRPr="00AF32EA">
        <w:rPr>
          <w:lang w:val="en-US"/>
        </w:rPr>
        <w:t>tbd</w:t>
      </w:r>
    </w:p>
  </w:comment>
  <w:comment w:id="35" w:author="Christine Nussbaum" w:date="2025-01-13T11:46:00Z" w:initials="CN">
    <w:p w14:paraId="77E733D6" w14:textId="60E75146" w:rsidR="00622143" w:rsidRPr="00AF32EA" w:rsidRDefault="00622143">
      <w:pPr>
        <w:pStyle w:val="Kommentartext"/>
        <w:rPr>
          <w:lang w:val="en-US"/>
        </w:rPr>
      </w:pPr>
      <w:r>
        <w:rPr>
          <w:rStyle w:val="Kommentarzeichen"/>
        </w:rPr>
        <w:annotationRef/>
      </w:r>
      <w:r w:rsidRPr="00AF32EA">
        <w:rPr>
          <w:lang w:val="en-US"/>
        </w:rPr>
        <w:t>tbd</w:t>
      </w:r>
    </w:p>
  </w:comment>
  <w:comment w:id="40" w:author="Christine Nussbaum" w:date="2025-01-13T11:49:00Z" w:initials="CN">
    <w:p w14:paraId="42C6C1CE" w14:textId="06B9C97A" w:rsidR="00622143" w:rsidRPr="00AF32EA" w:rsidRDefault="00622143">
      <w:pPr>
        <w:pStyle w:val="Kommentartext"/>
        <w:rPr>
          <w:lang w:val="en-US"/>
        </w:rPr>
      </w:pPr>
      <w:r>
        <w:rPr>
          <w:rStyle w:val="Kommentarzeichen"/>
        </w:rPr>
        <w:annotationRef/>
      </w:r>
      <w:r w:rsidRPr="00AF32EA">
        <w:rPr>
          <w:lang w:val="en-US"/>
        </w:rPr>
        <w:t>tbd</w:t>
      </w:r>
    </w:p>
  </w:comment>
  <w:comment w:id="46" w:author="Drayton, Lindsey (ELS-HBE)" w:date="2025-01-08T16:00:00Z" w:initials="LD">
    <w:p w14:paraId="4555B769" w14:textId="0F4EC9DF" w:rsidR="00622143" w:rsidRPr="007E2D94" w:rsidRDefault="00622143">
      <w:pPr>
        <w:pStyle w:val="Kommentartext"/>
        <w:rPr>
          <w:lang w:val="en-US"/>
        </w:rPr>
      </w:pPr>
      <w:r>
        <w:rPr>
          <w:rStyle w:val="Kommentarzeichen"/>
        </w:rPr>
        <w:annotationRef/>
      </w:r>
      <w:r w:rsidRPr="007E2D94">
        <w:rPr>
          <w:lang w:val="en-US"/>
        </w:rPr>
        <w:t>What’s the point of this?</w:t>
      </w:r>
    </w:p>
  </w:comment>
  <w:comment w:id="50" w:author="Drayton, Lindsey (ELS-HBE)" w:date="2025-01-08T16:05:00Z" w:initials="LD">
    <w:p w14:paraId="79031ADF" w14:textId="77777777" w:rsidR="00622143" w:rsidRPr="007E2D94" w:rsidRDefault="00622143" w:rsidP="00017DD5">
      <w:pPr>
        <w:pStyle w:val="Kommentartext"/>
        <w:rPr>
          <w:lang w:val="en-US"/>
        </w:rPr>
      </w:pPr>
      <w:r>
        <w:rPr>
          <w:rStyle w:val="Kommentarzeichen"/>
        </w:rPr>
        <w:annotationRef/>
      </w:r>
      <w:r w:rsidRPr="007E2D94">
        <w:rPr>
          <w:lang w:val="en-US"/>
        </w:rPr>
        <w:t>This phrasing is a bit confusing. Please reword.  Maybe:</w:t>
      </w:r>
    </w:p>
    <w:p w14:paraId="589B2356" w14:textId="77777777" w:rsidR="00622143" w:rsidRPr="007E2D94" w:rsidRDefault="00622143" w:rsidP="00017DD5">
      <w:pPr>
        <w:pStyle w:val="Kommentartext"/>
        <w:rPr>
          <w:lang w:val="en-US"/>
        </w:rPr>
      </w:pPr>
    </w:p>
    <w:p w14:paraId="4E7E549C" w14:textId="242F40F9" w:rsidR="00622143" w:rsidRPr="00C5579D" w:rsidRDefault="00622143" w:rsidP="00017DD5">
      <w:pPr>
        <w:pStyle w:val="Kommentar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51" w:author="Drayton, Lindsey (ELS-HBE)" w:date="2025-01-08T16:18:00Z" w:initials="LD">
    <w:p w14:paraId="229CA635" w14:textId="45A94F16" w:rsidR="00622143" w:rsidRPr="007E2D94" w:rsidRDefault="00622143">
      <w:pPr>
        <w:pStyle w:val="Kommentartext"/>
        <w:rPr>
          <w:lang w:val="en-US"/>
        </w:rPr>
      </w:pPr>
      <w:r>
        <w:rPr>
          <w:rStyle w:val="Kommentarzeichen"/>
        </w:rPr>
        <w:annotationRef/>
      </w:r>
      <w:r w:rsidRPr="007E2D94">
        <w:rPr>
          <w:rStyle w:val="Kommentarzeichen"/>
          <w:lang w:val="en-US"/>
        </w:rPr>
        <w:t xml:space="preserve">Readers won’t necessarily know what you mean by voice object, so please give examples. </w:t>
      </w:r>
    </w:p>
  </w:comment>
  <w:comment w:id="52" w:author="Drayton, Lindsey (ELS-HBE)" w:date="2025-01-08T16:16:00Z" w:initials="LD">
    <w:p w14:paraId="5A670484" w14:textId="77777777" w:rsidR="00622143" w:rsidRPr="007E2D94" w:rsidRDefault="00622143">
      <w:pPr>
        <w:pStyle w:val="Kommentartext"/>
        <w:rPr>
          <w:lang w:val="en-US"/>
        </w:rPr>
      </w:pPr>
      <w:r>
        <w:rPr>
          <w:rStyle w:val="Kommentarzeichen"/>
        </w:rPr>
        <w:annotationRef/>
      </w:r>
      <w:r w:rsidRPr="007E2D94">
        <w:rPr>
          <w:lang w:val="en-US"/>
        </w:rPr>
        <w:t>Maybe:</w:t>
      </w:r>
    </w:p>
    <w:p w14:paraId="5722EBFB" w14:textId="77777777" w:rsidR="00622143" w:rsidRPr="007E2D94" w:rsidRDefault="00622143">
      <w:pPr>
        <w:pStyle w:val="Kommentartext"/>
        <w:rPr>
          <w:lang w:val="en-US"/>
        </w:rPr>
      </w:pPr>
    </w:p>
    <w:p w14:paraId="4AD8D216" w14:textId="1F32362F" w:rsidR="00622143" w:rsidRPr="007E2D94" w:rsidRDefault="00622143">
      <w:pPr>
        <w:pStyle w:val="Kommentartext"/>
        <w:rPr>
          <w:lang w:val="en-US"/>
        </w:rPr>
      </w:pPr>
      <w:r w:rsidRPr="007E2D94">
        <w:rPr>
          <w:lang w:val="en-US"/>
        </w:rPr>
        <w:t xml:space="preserve">Whereas </w:t>
      </w:r>
      <w:r>
        <w:rPr>
          <w:lang w:val="en-US"/>
        </w:rPr>
        <w:t xml:space="preserve">voice naturalness </w:t>
      </w:r>
      <w:r w:rsidRPr="00EE2F6D">
        <w:rPr>
          <w:lang w:val="en-US"/>
        </w:rPr>
        <w:t xml:space="preserve">assessments </w:t>
      </w:r>
      <w:r>
        <w:rPr>
          <w:lang w:val="en-US"/>
        </w:rPr>
        <w:t xml:space="preserve">likely take place at the earlier stages of voice object analysis, authenticity assessments likely take place at later stages involving voice information analysis. </w:t>
      </w:r>
    </w:p>
  </w:comment>
  <w:comment w:id="57" w:author="Drayton, Lindsey (ELS-HBE)" w:date="2025-01-08T16:25:00Z" w:initials="LD">
    <w:p w14:paraId="00AAE8BA" w14:textId="595BFB33" w:rsidR="00622143" w:rsidRPr="007E2D94" w:rsidRDefault="00622143">
      <w:pPr>
        <w:pStyle w:val="Kommentartext"/>
        <w:rPr>
          <w:lang w:val="en-US"/>
        </w:rPr>
      </w:pPr>
      <w:r>
        <w:rPr>
          <w:rStyle w:val="Kommentarzeichen"/>
        </w:rPr>
        <w:annotationRef/>
      </w:r>
      <w:r w:rsidRPr="007E2D94">
        <w:rPr>
          <w:lang w:val="en-US"/>
        </w:rPr>
        <w:t>Doesn’t this conflict with the predictions made in the previous paragraphs?</w:t>
      </w:r>
    </w:p>
  </w:comment>
  <w:comment w:id="58" w:author="Christine Nussbaum" w:date="2025-01-13T11:52:00Z" w:initials="CN">
    <w:p w14:paraId="7E8B3396" w14:textId="0961C8FB" w:rsidR="00622143" w:rsidRPr="00AF32EA" w:rsidRDefault="00622143">
      <w:pPr>
        <w:pStyle w:val="Kommentartext"/>
        <w:rPr>
          <w:lang w:val="en-US"/>
        </w:rPr>
      </w:pPr>
      <w:r>
        <w:rPr>
          <w:rStyle w:val="Kommentarzeichen"/>
        </w:rPr>
        <w:annotationRef/>
      </w:r>
      <w:r w:rsidRPr="00AF32EA">
        <w:rPr>
          <w:lang w:val="en-US"/>
        </w:rPr>
        <w:t>tbd</w:t>
      </w:r>
    </w:p>
  </w:comment>
  <w:comment w:id="61" w:author="Drayton, Lindsey (ELS-HBE)" w:date="2025-01-08T16:38:00Z" w:initials="LD">
    <w:p w14:paraId="0DE35512" w14:textId="6D9D583A" w:rsidR="00622143" w:rsidRPr="007E2D94" w:rsidRDefault="00622143">
      <w:pPr>
        <w:pStyle w:val="Kommentartext"/>
        <w:rPr>
          <w:lang w:val="en-US"/>
        </w:rPr>
      </w:pPr>
      <w:r>
        <w:rPr>
          <w:rStyle w:val="Kommentarzeichen"/>
        </w:rPr>
        <w:annotationRef/>
      </w:r>
      <w:r w:rsidRPr="007E2D94">
        <w:rPr>
          <w:lang w:val="en-US"/>
        </w:rPr>
        <w:t>I‘</w:t>
      </w:r>
    </w:p>
  </w:comment>
  <w:comment w:id="60" w:author="Drayton, Lindsey (ELS-HBE)" w:date="2025-01-08T16:39:00Z" w:initials="LD">
    <w:p w14:paraId="3EBD489A" w14:textId="55493DCC" w:rsidR="00622143" w:rsidRPr="007E2D94" w:rsidRDefault="00622143">
      <w:pPr>
        <w:pStyle w:val="Kommentartext"/>
        <w:rPr>
          <w:lang w:val="en-US"/>
        </w:rPr>
      </w:pPr>
      <w:r>
        <w:rPr>
          <w:rStyle w:val="Kommentarzeichen"/>
        </w:rPr>
        <w:annotationRef/>
      </w:r>
      <w:r w:rsidRPr="007E2D94">
        <w:rPr>
          <w:lang w:val="en-US"/>
        </w:rPr>
        <w:t>Maybe performed rather than enacted?</w:t>
      </w:r>
    </w:p>
  </w:comment>
  <w:comment w:id="63" w:author="Christine Nussbaum" w:date="2025-01-13T11:54:00Z" w:initials="CN">
    <w:p w14:paraId="7951B4DD" w14:textId="2009F6A5" w:rsidR="00622143" w:rsidRDefault="00622143">
      <w:pPr>
        <w:pStyle w:val="Kommentartext"/>
      </w:pPr>
      <w:r>
        <w:rPr>
          <w:rStyle w:val="Kommentarzeichen"/>
        </w:rPr>
        <w:annotationRef/>
      </w:r>
      <w:r>
        <w:t>Tbd (in der gesamten Box)</w:t>
      </w:r>
    </w:p>
  </w:comment>
  <w:comment w:id="65" w:author="Christine Nussbaum" w:date="2025-01-13T11:55:00Z" w:initials="CN">
    <w:p w14:paraId="2EA687DD" w14:textId="4E62C3F2" w:rsidR="00622143" w:rsidRPr="00AF32EA" w:rsidRDefault="00622143">
      <w:pPr>
        <w:pStyle w:val="Kommentartext"/>
        <w:rPr>
          <w:lang w:val="en-US"/>
        </w:rPr>
      </w:pPr>
      <w:r>
        <w:rPr>
          <w:rStyle w:val="Kommentarzeichen"/>
        </w:rPr>
        <w:annotationRef/>
      </w:r>
      <w:r w:rsidRPr="00AF32EA">
        <w:rPr>
          <w:lang w:val="en-US"/>
        </w:rPr>
        <w:t>tbd</w:t>
      </w:r>
    </w:p>
  </w:comment>
  <w:comment w:id="67" w:author="Drayton, Lindsey (ELS-HBE)" w:date="2025-01-08T17:13:00Z" w:initials="LD">
    <w:p w14:paraId="682E6C8A" w14:textId="1745052B" w:rsidR="00622143" w:rsidRPr="007E2D94" w:rsidRDefault="00622143">
      <w:pPr>
        <w:pStyle w:val="Kommentartext"/>
        <w:rPr>
          <w:lang w:val="en-US"/>
        </w:rPr>
      </w:pPr>
      <w:r>
        <w:rPr>
          <w:rStyle w:val="Kommentarzeichen"/>
        </w:rPr>
        <w:annotationRef/>
      </w:r>
      <w:r w:rsidRPr="007E2D94">
        <w:rPr>
          <w:lang w:val="en-US"/>
        </w:rPr>
        <w:t xml:space="preserve">Ref [24[ and perhaps others are missing key citation informatio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EB715" w15:done="0"/>
  <w15:commentEx w15:paraId="0812015F" w15:done="0"/>
  <w15:commentEx w15:paraId="6E1BE502" w15:done="0"/>
  <w15:commentEx w15:paraId="41171474" w15:done="0"/>
  <w15:commentEx w15:paraId="77E733D6" w15:done="0"/>
  <w15:commentEx w15:paraId="42C6C1CE" w15:done="0"/>
  <w15:commentEx w15:paraId="4555B769" w15:done="0"/>
  <w15:commentEx w15:paraId="4E7E549C" w15:done="0"/>
  <w15:commentEx w15:paraId="229CA635" w15:done="0"/>
  <w15:commentEx w15:paraId="4AD8D216" w15:done="0"/>
  <w15:commentEx w15:paraId="00AAE8BA" w15:done="0"/>
  <w15:commentEx w15:paraId="7E8B3396" w15:done="0"/>
  <w15:commentEx w15:paraId="0DE35512" w15:done="0"/>
  <w15:commentEx w15:paraId="3EBD489A" w15:done="0"/>
  <w15:commentEx w15:paraId="7951B4DD" w15:done="0"/>
  <w15:commentEx w15:paraId="2EA687DD"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EB715" w16cid:durableId="2B2A6719"/>
  <w16cid:commentId w16cid:paraId="6E1BE502" w16cid:durableId="505D1FFB"/>
  <w16cid:commentId w16cid:paraId="41171474" w16cid:durableId="2B2F7BAE"/>
  <w16cid:commentId w16cid:paraId="77E733D6" w16cid:durableId="2B2F7BB3"/>
  <w16cid:commentId w16cid:paraId="42C6C1CE" w16cid:durableId="2B2F7C2F"/>
  <w16cid:commentId w16cid:paraId="4555B769" w16cid:durableId="462E8BE0"/>
  <w16cid:commentId w16cid:paraId="4E7E549C" w16cid:durableId="17CA8A15"/>
  <w16cid:commentId w16cid:paraId="229CA635" w16cid:durableId="27FFE9A5"/>
  <w16cid:commentId w16cid:paraId="4AD8D216" w16cid:durableId="15370F85"/>
  <w16cid:commentId w16cid:paraId="00AAE8BA" w16cid:durableId="2142B9EF"/>
  <w16cid:commentId w16cid:paraId="7E8B3396" w16cid:durableId="2B2F7D0B"/>
  <w16cid:commentId w16cid:paraId="0DE35512" w16cid:durableId="0EC975FA"/>
  <w16cid:commentId w16cid:paraId="3EBD489A" w16cid:durableId="726F0936"/>
  <w16cid:commentId w16cid:paraId="7951B4DD" w16cid:durableId="2B2F7D87"/>
  <w16cid:commentId w16cid:paraId="2EA687DD" w16cid:durableId="2B2F7DCF"/>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C323A" w14:textId="77777777" w:rsidR="00851B92" w:rsidRDefault="00851B92" w:rsidP="00353624">
      <w:pPr>
        <w:spacing w:after="0" w:line="240" w:lineRule="auto"/>
      </w:pPr>
      <w:r>
        <w:separator/>
      </w:r>
    </w:p>
  </w:endnote>
  <w:endnote w:type="continuationSeparator" w:id="0">
    <w:p w14:paraId="2DEB0C9B" w14:textId="77777777" w:rsidR="00851B92" w:rsidRDefault="00851B92"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622143" w:rsidRDefault="0062214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622143" w:rsidRDefault="00622143">
        <w:pPr>
          <w:pStyle w:val="Fuzeile"/>
          <w:jc w:val="center"/>
        </w:pPr>
        <w:r>
          <w:fldChar w:fldCharType="begin"/>
        </w:r>
        <w:r>
          <w:instrText>PAGE   \* MERGEFORMAT</w:instrText>
        </w:r>
        <w:r>
          <w:fldChar w:fldCharType="separate"/>
        </w:r>
        <w:r>
          <w:t>2</w:t>
        </w:r>
        <w:r>
          <w:fldChar w:fldCharType="end"/>
        </w:r>
      </w:p>
    </w:sdtContent>
  </w:sdt>
  <w:p w14:paraId="003F88F3" w14:textId="77777777" w:rsidR="00622143" w:rsidRDefault="0062214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622143" w:rsidRDefault="0062214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F2D91C" w14:textId="77777777" w:rsidR="00851B92" w:rsidRDefault="00851B92" w:rsidP="00353624">
      <w:pPr>
        <w:spacing w:after="0" w:line="240" w:lineRule="auto"/>
      </w:pPr>
      <w:r>
        <w:separator/>
      </w:r>
    </w:p>
  </w:footnote>
  <w:footnote w:type="continuationSeparator" w:id="0">
    <w:p w14:paraId="4B354740" w14:textId="77777777" w:rsidR="00851B92" w:rsidRDefault="00851B92"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622143" w:rsidRDefault="0062214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622143" w:rsidRPr="008255C2" w:rsidRDefault="00622143" w:rsidP="008255C2">
    <w:pPr>
      <w:pStyle w:val="Kopfzeile"/>
      <w:jc w:val="center"/>
      <w:rPr>
        <w:lang w:val="en-US"/>
      </w:rPr>
    </w:pPr>
    <w:r w:rsidRPr="008255C2">
      <w:rPr>
        <w:lang w:val="en-US"/>
      </w:rPr>
      <w:t>Running head: Understanding Voice N</w:t>
    </w:r>
    <w:r>
      <w:rPr>
        <w:lang w:val="en-US"/>
      </w:rPr>
      <w:t>aturalness</w:t>
    </w:r>
  </w:p>
  <w:p w14:paraId="62FF4DC1" w14:textId="77777777" w:rsidR="00622143" w:rsidRPr="008255C2" w:rsidRDefault="0062214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622143" w:rsidRDefault="0062214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15C3"/>
    <w:rsid w:val="00093076"/>
    <w:rsid w:val="00094F39"/>
    <w:rsid w:val="00095C1C"/>
    <w:rsid w:val="000960BD"/>
    <w:rsid w:val="000A3824"/>
    <w:rsid w:val="000A56EC"/>
    <w:rsid w:val="000A58DB"/>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D5D3A"/>
    <w:rsid w:val="004D67A8"/>
    <w:rsid w:val="004E074C"/>
    <w:rsid w:val="004E4C84"/>
    <w:rsid w:val="004F018A"/>
    <w:rsid w:val="004F3B86"/>
    <w:rsid w:val="004F3E20"/>
    <w:rsid w:val="004F5F70"/>
    <w:rsid w:val="00500628"/>
    <w:rsid w:val="005028B4"/>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6E01"/>
    <w:rsid w:val="00800324"/>
    <w:rsid w:val="008013D7"/>
    <w:rsid w:val="00806635"/>
    <w:rsid w:val="00810C4D"/>
    <w:rsid w:val="00813EC9"/>
    <w:rsid w:val="00822483"/>
    <w:rsid w:val="00824B77"/>
    <w:rsid w:val="00824F87"/>
    <w:rsid w:val="008255BD"/>
    <w:rsid w:val="008255C2"/>
    <w:rsid w:val="0082663D"/>
    <w:rsid w:val="00831DF3"/>
    <w:rsid w:val="00834A69"/>
    <w:rsid w:val="0083726F"/>
    <w:rsid w:val="00847DC1"/>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cs.eu.co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chatgpt.com/?oa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6A3C8-EA17-436F-AB30-58F361F53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0276</Words>
  <Characters>1135741</Characters>
  <Application>Microsoft Office Word</Application>
  <DocSecurity>0</DocSecurity>
  <Lines>9464</Lines>
  <Paragraphs>26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1</cp:revision>
  <cp:lastPrinted>2024-05-02T13:02:00Z</cp:lastPrinted>
  <dcterms:created xsi:type="dcterms:W3CDTF">2025-01-13T11:00:00Z</dcterms:created>
  <dcterms:modified xsi:type="dcterms:W3CDTF">2025-01-1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